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ms-word.document.macroEnabled.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4A2A4" w14:textId="7B6F98D8" w:rsidR="00F04E71" w:rsidRDefault="00F04E71" w:rsidP="00F04E71">
      <w:pPr>
        <w:spacing w:line="240" w:lineRule="auto"/>
        <w:jc w:val="center"/>
      </w:pPr>
    </w:p>
    <w:p w14:paraId="43F3DF2B" w14:textId="42556E66" w:rsidR="00F04E71" w:rsidRDefault="00F04E71" w:rsidP="4F26B57C">
      <w:pPr>
        <w:spacing w:line="240" w:lineRule="auto"/>
        <w:rPr>
          <w:rFonts w:cs="Times New Roman"/>
        </w:rPr>
      </w:pPr>
    </w:p>
    <w:p w14:paraId="6FF51165" w14:textId="4CCB4ABD" w:rsidR="00F04E71" w:rsidRDefault="40CB2A26" w:rsidP="4F26B57C">
      <w:pPr>
        <w:spacing w:line="240" w:lineRule="auto"/>
        <w:jc w:val="center"/>
        <w:rPr>
          <w:b/>
          <w:bCs/>
        </w:rPr>
      </w:pPr>
      <w:r w:rsidRPr="4F26B57C">
        <w:rPr>
          <w:b/>
          <w:bCs/>
        </w:rPr>
        <w:t xml:space="preserve">Generalidades </w:t>
      </w:r>
      <w:proofErr w:type="spellStart"/>
      <w:r w:rsidRPr="4F26B57C">
        <w:rPr>
          <w:b/>
          <w:bCs/>
        </w:rPr>
        <w:t>Institute</w:t>
      </w:r>
      <w:proofErr w:type="spellEnd"/>
      <w:r w:rsidRPr="4F26B57C">
        <w:rPr>
          <w:b/>
          <w:bCs/>
        </w:rPr>
        <w:t xml:space="preserve"> of </w:t>
      </w:r>
      <w:proofErr w:type="spellStart"/>
      <w:r w:rsidRPr="4F26B57C">
        <w:rPr>
          <w:b/>
          <w:bCs/>
        </w:rPr>
        <w:t>Electrical</w:t>
      </w:r>
      <w:proofErr w:type="spellEnd"/>
      <w:r w:rsidRPr="4F26B57C">
        <w:rPr>
          <w:b/>
          <w:bCs/>
        </w:rPr>
        <w:t xml:space="preserve"> and </w:t>
      </w:r>
      <w:proofErr w:type="spellStart"/>
      <w:r w:rsidRPr="4F26B57C">
        <w:rPr>
          <w:b/>
          <w:bCs/>
        </w:rPr>
        <w:t>Electronics</w:t>
      </w:r>
      <w:proofErr w:type="spellEnd"/>
      <w:r w:rsidRPr="4F26B57C">
        <w:rPr>
          <w:b/>
          <w:bCs/>
        </w:rPr>
        <w:t xml:space="preserve"> </w:t>
      </w:r>
      <w:proofErr w:type="spellStart"/>
      <w:r w:rsidRPr="4F26B57C">
        <w:rPr>
          <w:b/>
          <w:bCs/>
        </w:rPr>
        <w:t>Engineers</w:t>
      </w:r>
      <w:proofErr w:type="spellEnd"/>
      <w:r w:rsidRPr="4F26B57C">
        <w:rPr>
          <w:b/>
          <w:bCs/>
        </w:rPr>
        <w:t xml:space="preserve"> [IEEE] (2020).</w:t>
      </w:r>
    </w:p>
    <w:p w14:paraId="14875E11" w14:textId="77777777" w:rsidR="00F04E71" w:rsidRDefault="00F04E71" w:rsidP="4F26B57C">
      <w:pPr>
        <w:pStyle w:val="Prrafodelista"/>
        <w:spacing w:line="480" w:lineRule="auto"/>
        <w:ind w:left="720"/>
        <w:jc w:val="left"/>
      </w:pPr>
    </w:p>
    <w:p w14:paraId="4A1994AC" w14:textId="77777777" w:rsidR="00F04E71" w:rsidRDefault="40CB2A26" w:rsidP="4F26B57C">
      <w:pPr>
        <w:pStyle w:val="Prrafodelista"/>
        <w:numPr>
          <w:ilvl w:val="0"/>
          <w:numId w:val="9"/>
        </w:numPr>
        <w:spacing w:line="480" w:lineRule="auto"/>
        <w:jc w:val="left"/>
      </w:pPr>
      <w:r>
        <w:t>Tipo de letra: Times News Roman</w:t>
      </w:r>
    </w:p>
    <w:p w14:paraId="05CDC576" w14:textId="78A0C608" w:rsidR="00F04E71" w:rsidRDefault="40CB2A26" w:rsidP="4F26B57C">
      <w:pPr>
        <w:pStyle w:val="Prrafodelista"/>
        <w:numPr>
          <w:ilvl w:val="0"/>
          <w:numId w:val="9"/>
        </w:numPr>
        <w:spacing w:line="480" w:lineRule="auto"/>
        <w:jc w:val="left"/>
      </w:pPr>
      <w:r>
        <w:t>Tamaño:  12 en párrafos</w:t>
      </w:r>
    </w:p>
    <w:p w14:paraId="7BDBAE7E" w14:textId="4DF47854" w:rsidR="00F04E71" w:rsidRDefault="40CB2A26" w:rsidP="4F26B57C">
      <w:pPr>
        <w:pStyle w:val="Prrafodelista"/>
        <w:numPr>
          <w:ilvl w:val="0"/>
          <w:numId w:val="9"/>
        </w:numPr>
        <w:spacing w:line="480" w:lineRule="auto"/>
        <w:jc w:val="left"/>
      </w:pPr>
      <w:r>
        <w:t>Otros tamaños de fuentes: 9-12 en tablas y figuras; 10 en notas, pies de página y leyendas.</w:t>
      </w:r>
    </w:p>
    <w:p w14:paraId="54C99A40" w14:textId="297DAFFC" w:rsidR="00F04E71" w:rsidRDefault="40CB2A26" w:rsidP="4F26B57C">
      <w:pPr>
        <w:pStyle w:val="Prrafodelista"/>
        <w:numPr>
          <w:ilvl w:val="0"/>
          <w:numId w:val="9"/>
        </w:numPr>
        <w:spacing w:line="480" w:lineRule="auto"/>
        <w:jc w:val="left"/>
      </w:pPr>
      <w:r>
        <w:t>Interlineado: 1.5 en párrafos; 1.0, 1.5 o 2.0 en datos de tablas y figuras</w:t>
      </w:r>
    </w:p>
    <w:p w14:paraId="124AA782" w14:textId="6FBBF86B" w:rsidR="00F04E71" w:rsidRDefault="40CB2A26" w:rsidP="4F26B57C">
      <w:pPr>
        <w:pStyle w:val="Prrafodelista"/>
        <w:numPr>
          <w:ilvl w:val="0"/>
          <w:numId w:val="9"/>
        </w:numPr>
        <w:spacing w:line="480" w:lineRule="auto"/>
        <w:jc w:val="left"/>
      </w:pPr>
      <w:r>
        <w:t>Márgenes: 2,5</w:t>
      </w:r>
    </w:p>
    <w:p w14:paraId="2D6EF18E" w14:textId="5AF329ED" w:rsidR="00F04E71" w:rsidRDefault="00F04E71" w:rsidP="4F26B57C">
      <w:pPr>
        <w:spacing w:line="240" w:lineRule="auto"/>
        <w:jc w:val="center"/>
      </w:pPr>
    </w:p>
    <w:p w14:paraId="57ECEC7C" w14:textId="4D0D1FDB" w:rsidR="00F04E71" w:rsidRDefault="00F04E71" w:rsidP="4F26B57C">
      <w:pPr>
        <w:spacing w:line="240" w:lineRule="auto"/>
        <w:jc w:val="center"/>
      </w:pPr>
    </w:p>
    <w:p w14:paraId="7CF33CD7" w14:textId="36114D6A" w:rsidR="00F04E71" w:rsidRDefault="00F04E71" w:rsidP="4F26B57C">
      <w:pPr>
        <w:spacing w:line="240" w:lineRule="auto"/>
        <w:jc w:val="center"/>
      </w:pPr>
    </w:p>
    <w:p w14:paraId="1FCCE16B" w14:textId="592B6B3C" w:rsidR="00F04E71" w:rsidRDefault="00F04E71" w:rsidP="4F26B57C">
      <w:pPr>
        <w:spacing w:line="240" w:lineRule="auto"/>
        <w:jc w:val="center"/>
      </w:pPr>
    </w:p>
    <w:p w14:paraId="333E2D94" w14:textId="79842A3B" w:rsidR="00F04E71" w:rsidRDefault="00F04E71" w:rsidP="4F26B57C">
      <w:pPr>
        <w:spacing w:line="240" w:lineRule="auto"/>
        <w:jc w:val="center"/>
      </w:pPr>
    </w:p>
    <w:p w14:paraId="1A6B2745" w14:textId="411C9C54" w:rsidR="00F04E71" w:rsidRDefault="00F04E71" w:rsidP="4F26B57C">
      <w:pPr>
        <w:spacing w:line="240" w:lineRule="auto"/>
        <w:jc w:val="center"/>
      </w:pPr>
    </w:p>
    <w:p w14:paraId="2C58EBA8" w14:textId="4B6D8601" w:rsidR="00F04E71" w:rsidRDefault="00F04E71" w:rsidP="4F26B57C">
      <w:pPr>
        <w:spacing w:line="240" w:lineRule="auto"/>
        <w:jc w:val="center"/>
      </w:pPr>
    </w:p>
    <w:p w14:paraId="428D3F02" w14:textId="774FA45C" w:rsidR="00F04E71" w:rsidRDefault="00F04E71" w:rsidP="4F26B57C">
      <w:pPr>
        <w:spacing w:line="240" w:lineRule="auto"/>
        <w:jc w:val="center"/>
      </w:pPr>
    </w:p>
    <w:p w14:paraId="1A855EA7" w14:textId="3A8169D9" w:rsidR="00F04E71" w:rsidRDefault="00F04E71" w:rsidP="4F26B57C">
      <w:pPr>
        <w:spacing w:line="240" w:lineRule="auto"/>
        <w:jc w:val="center"/>
      </w:pPr>
    </w:p>
    <w:p w14:paraId="5A66D4C6" w14:textId="3A3F087B" w:rsidR="00F04E71" w:rsidRDefault="00F04E71" w:rsidP="4F26B57C">
      <w:pPr>
        <w:spacing w:line="240" w:lineRule="auto"/>
        <w:jc w:val="center"/>
      </w:pPr>
    </w:p>
    <w:p w14:paraId="16D2DD6F" w14:textId="3224E12E" w:rsidR="00F04E71" w:rsidRDefault="00F04E71" w:rsidP="4F26B57C">
      <w:pPr>
        <w:spacing w:line="240" w:lineRule="auto"/>
        <w:jc w:val="center"/>
      </w:pPr>
    </w:p>
    <w:p w14:paraId="7A9CA8DF" w14:textId="1A0DCF37" w:rsidR="00F04E71" w:rsidRDefault="00F04E71" w:rsidP="4F26B57C">
      <w:pPr>
        <w:spacing w:line="240" w:lineRule="auto"/>
        <w:jc w:val="center"/>
      </w:pPr>
    </w:p>
    <w:p w14:paraId="64A47E81" w14:textId="52458718" w:rsidR="00F04E71" w:rsidRDefault="00F04E71" w:rsidP="4F26B57C">
      <w:pPr>
        <w:spacing w:line="240" w:lineRule="auto"/>
        <w:jc w:val="center"/>
      </w:pPr>
    </w:p>
    <w:p w14:paraId="7D595A99" w14:textId="185DAAD6" w:rsidR="00F04E71" w:rsidRDefault="00F04E71" w:rsidP="4F26B57C">
      <w:pPr>
        <w:spacing w:line="240" w:lineRule="auto"/>
        <w:jc w:val="center"/>
      </w:pPr>
    </w:p>
    <w:p w14:paraId="057BC840" w14:textId="146CC04C" w:rsidR="00F04E71" w:rsidRDefault="00F04E71" w:rsidP="4F26B57C">
      <w:pPr>
        <w:spacing w:line="240" w:lineRule="auto"/>
        <w:jc w:val="center"/>
      </w:pPr>
    </w:p>
    <w:p w14:paraId="7C99C4D2" w14:textId="05D2425B" w:rsidR="00F04E71" w:rsidRDefault="00F04E71" w:rsidP="4F26B57C">
      <w:pPr>
        <w:spacing w:line="240" w:lineRule="auto"/>
        <w:jc w:val="center"/>
      </w:pPr>
    </w:p>
    <w:p w14:paraId="71BE6895" w14:textId="5452E34E" w:rsidR="00F04E71" w:rsidRDefault="00F04E71" w:rsidP="4F26B57C">
      <w:pPr>
        <w:spacing w:line="240" w:lineRule="auto"/>
        <w:jc w:val="center"/>
      </w:pPr>
    </w:p>
    <w:p w14:paraId="3A88289B" w14:textId="38AD6B90" w:rsidR="00F04E71" w:rsidRDefault="00F04E71" w:rsidP="4F26B57C">
      <w:pPr>
        <w:spacing w:line="240" w:lineRule="auto"/>
        <w:jc w:val="center"/>
      </w:pPr>
    </w:p>
    <w:p w14:paraId="31039CE4" w14:textId="56CABE94" w:rsidR="00F04E71" w:rsidRDefault="00F04E71" w:rsidP="4F26B57C">
      <w:pPr>
        <w:spacing w:line="240" w:lineRule="auto"/>
        <w:jc w:val="center"/>
      </w:pPr>
    </w:p>
    <w:p w14:paraId="10CF3450" w14:textId="10B05C64" w:rsidR="00F04E71" w:rsidRDefault="00F04E71" w:rsidP="4F26B57C">
      <w:pPr>
        <w:spacing w:line="240" w:lineRule="auto"/>
        <w:jc w:val="center"/>
      </w:pPr>
    </w:p>
    <w:p w14:paraId="0A61ADD8" w14:textId="33F86AB2" w:rsidR="00F04E71" w:rsidRDefault="00F04E71" w:rsidP="4F26B57C">
      <w:pPr>
        <w:spacing w:line="240" w:lineRule="auto"/>
        <w:jc w:val="center"/>
      </w:pPr>
    </w:p>
    <w:p w14:paraId="50633777" w14:textId="5FB26179" w:rsidR="00F04E71" w:rsidRDefault="00F04E71" w:rsidP="4F26B57C">
      <w:pPr>
        <w:spacing w:line="240" w:lineRule="auto"/>
        <w:jc w:val="center"/>
      </w:pPr>
    </w:p>
    <w:p w14:paraId="78FB6B2A" w14:textId="6C22A8DF" w:rsidR="00F04E71" w:rsidRDefault="00F04E71" w:rsidP="4F26B57C">
      <w:pPr>
        <w:spacing w:line="240" w:lineRule="auto"/>
        <w:jc w:val="center"/>
      </w:pPr>
    </w:p>
    <w:p w14:paraId="510A089A" w14:textId="406850B6" w:rsidR="00F04E71" w:rsidRDefault="00F04E71" w:rsidP="4F26B57C">
      <w:pPr>
        <w:spacing w:line="240" w:lineRule="auto"/>
        <w:jc w:val="center"/>
      </w:pPr>
    </w:p>
    <w:p w14:paraId="58F05229" w14:textId="7FBC2C50" w:rsidR="00F04E71" w:rsidRDefault="00F04E71" w:rsidP="4F26B57C">
      <w:pPr>
        <w:spacing w:line="240" w:lineRule="auto"/>
        <w:jc w:val="center"/>
      </w:pPr>
    </w:p>
    <w:p w14:paraId="4C8BD91D" w14:textId="1431F3DE" w:rsidR="00F04E71" w:rsidRDefault="00F04E71" w:rsidP="4F26B57C">
      <w:pPr>
        <w:spacing w:line="240" w:lineRule="auto"/>
        <w:jc w:val="center"/>
      </w:pPr>
    </w:p>
    <w:p w14:paraId="706CF5D6" w14:textId="76D0C4D2" w:rsidR="00F04E71" w:rsidRDefault="00F04E71" w:rsidP="4F26B57C">
      <w:pPr>
        <w:spacing w:line="240" w:lineRule="auto"/>
        <w:jc w:val="center"/>
      </w:pPr>
    </w:p>
    <w:p w14:paraId="6A7BD59B" w14:textId="5149F216" w:rsidR="00F04E71" w:rsidRDefault="00F04E71" w:rsidP="00F04E71">
      <w:pPr>
        <w:spacing w:line="240" w:lineRule="auto"/>
        <w:jc w:val="center"/>
      </w:pPr>
    </w:p>
    <w:p w14:paraId="43056804" w14:textId="5EDFEE28" w:rsidR="00F04E71" w:rsidRDefault="00F04E71" w:rsidP="00F04E71">
      <w:pPr>
        <w:spacing w:line="240" w:lineRule="auto"/>
        <w:jc w:val="center"/>
      </w:pPr>
    </w:p>
    <w:p w14:paraId="1CFB2126" w14:textId="5476B85B" w:rsidR="00F04E71" w:rsidRDefault="00F04E71" w:rsidP="00F04E71">
      <w:pPr>
        <w:spacing w:line="240" w:lineRule="auto"/>
        <w:jc w:val="center"/>
      </w:pPr>
    </w:p>
    <w:p w14:paraId="67FD61B4" w14:textId="2F8D53C5" w:rsidR="00F04E71" w:rsidRDefault="00F04E71" w:rsidP="00F04E71">
      <w:pPr>
        <w:spacing w:line="240" w:lineRule="auto"/>
        <w:jc w:val="center"/>
      </w:pPr>
    </w:p>
    <w:p w14:paraId="3D8734C3" w14:textId="02AFEA6A" w:rsidR="00F04E71" w:rsidRDefault="00F04E71" w:rsidP="00F04E71">
      <w:pPr>
        <w:spacing w:line="240" w:lineRule="auto"/>
        <w:jc w:val="center"/>
      </w:pPr>
    </w:p>
    <w:p w14:paraId="3A40C91A" w14:textId="0F689E31" w:rsidR="00F04E71" w:rsidRDefault="00F04E71" w:rsidP="00F04E71">
      <w:pPr>
        <w:spacing w:line="240" w:lineRule="auto"/>
        <w:jc w:val="center"/>
      </w:pPr>
    </w:p>
    <w:p w14:paraId="6B24659A" w14:textId="2D13BB05" w:rsidR="00F04E71" w:rsidRDefault="00F04E71" w:rsidP="00F04E71">
      <w:pPr>
        <w:spacing w:line="240" w:lineRule="auto"/>
        <w:jc w:val="center"/>
      </w:pPr>
      <w:r>
        <w:rPr>
          <w:noProof/>
          <w:lang w:eastAsia="es-CO"/>
        </w:rPr>
        <w:drawing>
          <wp:inline distT="0" distB="0" distL="0" distR="0" wp14:anchorId="4ABB5051" wp14:editId="3E09C455">
            <wp:extent cx="2857500" cy="1154895"/>
            <wp:effectExtent l="0" t="0" r="0" b="0"/>
            <wp:docPr id="1216911477" name="Imagen 121691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16911477"/>
                    <pic:cNvPicPr/>
                  </pic:nvPicPr>
                  <pic:blipFill>
                    <a:blip r:embed="rId11">
                      <a:extLst>
                        <a:ext uri="{28A0092B-C50C-407E-A947-70E740481C1C}">
                          <a14:useLocalDpi xmlns:a14="http://schemas.microsoft.com/office/drawing/2010/main" val="0"/>
                        </a:ext>
                      </a:extLst>
                    </a:blip>
                    <a:stretch>
                      <a:fillRect/>
                    </a:stretch>
                  </pic:blipFill>
                  <pic:spPr>
                    <a:xfrm>
                      <a:off x="0" y="0"/>
                      <a:ext cx="2857500" cy="1154895"/>
                    </a:xfrm>
                    <a:prstGeom prst="rect">
                      <a:avLst/>
                    </a:prstGeom>
                  </pic:spPr>
                </pic:pic>
              </a:graphicData>
            </a:graphic>
          </wp:inline>
        </w:drawing>
      </w:r>
    </w:p>
    <w:p w14:paraId="6E5AB962" w14:textId="77777777" w:rsidR="00F04E71" w:rsidRDefault="00F04E71" w:rsidP="00F04E71">
      <w:pPr>
        <w:spacing w:line="240" w:lineRule="auto"/>
        <w:jc w:val="center"/>
        <w:rPr>
          <w:rFonts w:cs="Times New Roman"/>
          <w:b/>
          <w:color w:val="333333"/>
        </w:rPr>
      </w:pPr>
    </w:p>
    <w:p w14:paraId="2986C8EF" w14:textId="77777777" w:rsidR="00F04E71" w:rsidRPr="003B67E6" w:rsidRDefault="00F04E71" w:rsidP="00F04E71">
      <w:pPr>
        <w:spacing w:line="240" w:lineRule="auto"/>
        <w:jc w:val="center"/>
        <w:rPr>
          <w:rFonts w:cs="Times New Roman"/>
          <w:b/>
          <w:color w:val="333333"/>
        </w:rPr>
      </w:pPr>
    </w:p>
    <w:p w14:paraId="32D734B1" w14:textId="77777777" w:rsidR="00F04E71" w:rsidRPr="003B67E6" w:rsidRDefault="00F04E71" w:rsidP="00F04E71">
      <w:pPr>
        <w:spacing w:line="240" w:lineRule="auto"/>
        <w:jc w:val="center"/>
        <w:rPr>
          <w:rFonts w:cs="Times New Roman"/>
          <w:b/>
          <w:color w:val="333333"/>
        </w:rPr>
      </w:pPr>
    </w:p>
    <w:p w14:paraId="050D492A" w14:textId="77777777" w:rsidR="00F04E71" w:rsidRDefault="00F04E71" w:rsidP="00F04E71">
      <w:pPr>
        <w:spacing w:line="240" w:lineRule="auto"/>
        <w:jc w:val="center"/>
        <w:rPr>
          <w:rFonts w:cs="Times New Roman"/>
          <w:b/>
          <w:color w:val="333333"/>
        </w:rPr>
      </w:pPr>
    </w:p>
    <w:p w14:paraId="69BC8215" w14:textId="77777777" w:rsidR="00F04E71" w:rsidRPr="003B67E6" w:rsidRDefault="00F04E71" w:rsidP="00F04E71">
      <w:pPr>
        <w:spacing w:line="240" w:lineRule="auto"/>
        <w:jc w:val="center"/>
        <w:rPr>
          <w:rFonts w:cs="Times New Roman"/>
          <w:b/>
          <w:color w:val="333333"/>
        </w:rPr>
      </w:pPr>
      <w:r w:rsidRPr="003B67E6">
        <w:rPr>
          <w:rFonts w:cs="Times New Roman"/>
          <w:b/>
          <w:color w:val="333333"/>
        </w:rPr>
        <w:t>Título del documento</w:t>
      </w:r>
    </w:p>
    <w:p w14:paraId="7FD757CF" w14:textId="77777777" w:rsidR="00F04E71" w:rsidRPr="003B67E6" w:rsidRDefault="00F04E71" w:rsidP="00F04E71">
      <w:pPr>
        <w:spacing w:line="240" w:lineRule="auto"/>
        <w:jc w:val="center"/>
        <w:rPr>
          <w:rFonts w:cs="Times New Roman"/>
          <w:b/>
          <w:color w:val="333333"/>
        </w:rPr>
      </w:pPr>
    </w:p>
    <w:p w14:paraId="0350ADE5" w14:textId="77777777" w:rsidR="00F04E71" w:rsidRPr="003B67E6" w:rsidRDefault="00F04E71" w:rsidP="00F04E71">
      <w:pPr>
        <w:spacing w:line="240" w:lineRule="auto"/>
        <w:jc w:val="center"/>
        <w:rPr>
          <w:rFonts w:cs="Times New Roman"/>
          <w:b/>
          <w:color w:val="333333"/>
        </w:rPr>
      </w:pPr>
    </w:p>
    <w:p w14:paraId="492BC9E3" w14:textId="77777777" w:rsidR="00F04E71" w:rsidRPr="003B67E6" w:rsidRDefault="00F04E71" w:rsidP="00F04E71">
      <w:pPr>
        <w:spacing w:line="240" w:lineRule="auto"/>
        <w:jc w:val="center"/>
        <w:rPr>
          <w:rFonts w:cs="Times New Roman"/>
          <w:b/>
          <w:color w:val="333333"/>
        </w:rPr>
      </w:pPr>
    </w:p>
    <w:p w14:paraId="2FECDCF0" w14:textId="77777777" w:rsidR="00F04E71" w:rsidRPr="003B67E6" w:rsidRDefault="00F04E71" w:rsidP="00F04E71">
      <w:pPr>
        <w:spacing w:line="240" w:lineRule="auto"/>
        <w:jc w:val="center"/>
        <w:rPr>
          <w:rFonts w:cs="Times New Roman"/>
          <w:b/>
          <w:color w:val="333333"/>
        </w:rPr>
      </w:pPr>
      <w:r w:rsidRPr="003B67E6">
        <w:rPr>
          <w:rFonts w:cs="Times New Roman"/>
          <w:b/>
          <w:color w:val="333333"/>
        </w:rPr>
        <w:t>Nombre completo del autor o autores</w:t>
      </w:r>
    </w:p>
    <w:p w14:paraId="2CE4BB01" w14:textId="77777777" w:rsidR="00F04E71" w:rsidRPr="003B67E6" w:rsidRDefault="00F04E71" w:rsidP="00F04E71">
      <w:pPr>
        <w:spacing w:line="240" w:lineRule="auto"/>
        <w:jc w:val="center"/>
        <w:rPr>
          <w:rFonts w:cs="Times New Roman"/>
          <w:b/>
          <w:color w:val="000000" w:themeColor="text1"/>
        </w:rPr>
      </w:pPr>
    </w:p>
    <w:p w14:paraId="5DE6EAB5" w14:textId="77777777" w:rsidR="00F04E71" w:rsidRPr="003B67E6" w:rsidRDefault="00F04E71" w:rsidP="00F04E71">
      <w:pPr>
        <w:spacing w:line="240" w:lineRule="auto"/>
        <w:jc w:val="center"/>
        <w:rPr>
          <w:rFonts w:cs="Times New Roman"/>
          <w:b/>
          <w:color w:val="000000" w:themeColor="text1"/>
        </w:rPr>
      </w:pPr>
    </w:p>
    <w:p w14:paraId="7EC6F752" w14:textId="77777777" w:rsidR="00F04E71" w:rsidRPr="003B67E6" w:rsidRDefault="00F04E71" w:rsidP="00F04E71">
      <w:pPr>
        <w:spacing w:line="240" w:lineRule="auto"/>
        <w:jc w:val="center"/>
        <w:rPr>
          <w:rFonts w:cs="Times New Roman"/>
          <w:b/>
          <w:color w:val="333333"/>
        </w:rPr>
      </w:pPr>
    </w:p>
    <w:p w14:paraId="320AEF43" w14:textId="77777777" w:rsidR="00F04E71" w:rsidRPr="003B67E6" w:rsidRDefault="00F04E71" w:rsidP="00F04E71">
      <w:pPr>
        <w:spacing w:line="240" w:lineRule="auto"/>
        <w:jc w:val="center"/>
        <w:rPr>
          <w:rFonts w:cs="Times New Roman"/>
          <w:b/>
          <w:color w:val="333333"/>
        </w:rPr>
      </w:pPr>
    </w:p>
    <w:p w14:paraId="6889BB86" w14:textId="77777777" w:rsidR="00F04E71" w:rsidRPr="003B67E6" w:rsidRDefault="00F04E71" w:rsidP="00F04E71">
      <w:pPr>
        <w:spacing w:line="240" w:lineRule="auto"/>
        <w:jc w:val="center"/>
        <w:rPr>
          <w:rFonts w:cs="Times New Roman"/>
          <w:b/>
          <w:color w:val="333333"/>
          <w:lang w:val="en"/>
        </w:rPr>
      </w:pPr>
    </w:p>
    <w:p w14:paraId="06EBE9E3" w14:textId="77777777" w:rsidR="00F04E71" w:rsidRPr="003B67E6" w:rsidRDefault="00F04E71" w:rsidP="00F04E71">
      <w:pPr>
        <w:spacing w:line="240" w:lineRule="auto"/>
        <w:jc w:val="center"/>
        <w:rPr>
          <w:rFonts w:cs="Times New Roman"/>
          <w:b/>
          <w:color w:val="333333"/>
          <w:lang w:val="en"/>
        </w:rPr>
      </w:pPr>
    </w:p>
    <w:p w14:paraId="237853A7" w14:textId="77777777" w:rsidR="00F04E71" w:rsidRPr="003B67E6" w:rsidRDefault="00F04E71" w:rsidP="00F04E71">
      <w:pPr>
        <w:spacing w:line="240" w:lineRule="auto"/>
        <w:jc w:val="center"/>
        <w:rPr>
          <w:rFonts w:cs="Times New Roman"/>
          <w:b/>
          <w:color w:val="333333"/>
          <w:lang w:val="en"/>
        </w:rPr>
      </w:pPr>
    </w:p>
    <w:p w14:paraId="5A2DEB42" w14:textId="77777777" w:rsidR="00F04E71" w:rsidRPr="003B67E6" w:rsidRDefault="00F04E71" w:rsidP="00F04E71">
      <w:pPr>
        <w:spacing w:line="240" w:lineRule="auto"/>
        <w:jc w:val="center"/>
        <w:rPr>
          <w:rFonts w:cs="Times New Roman"/>
          <w:b/>
          <w:color w:val="333333"/>
          <w:lang w:val="en"/>
        </w:rPr>
      </w:pPr>
      <w:proofErr w:type="spellStart"/>
      <w:r w:rsidRPr="003B67E6">
        <w:rPr>
          <w:rFonts w:cs="Times New Roman"/>
          <w:b/>
          <w:color w:val="333333"/>
          <w:lang w:val="en"/>
        </w:rPr>
        <w:t>Título</w:t>
      </w:r>
      <w:proofErr w:type="spellEnd"/>
      <w:r w:rsidRPr="003B67E6">
        <w:rPr>
          <w:rFonts w:cs="Times New Roman"/>
          <w:b/>
          <w:color w:val="333333"/>
          <w:lang w:val="en"/>
        </w:rPr>
        <w:t xml:space="preserve"> </w:t>
      </w:r>
      <w:proofErr w:type="spellStart"/>
      <w:r w:rsidRPr="003B67E6">
        <w:rPr>
          <w:rFonts w:cs="Times New Roman"/>
          <w:b/>
          <w:color w:val="333333"/>
          <w:lang w:val="en"/>
        </w:rPr>
        <w:t>por</w:t>
      </w:r>
      <w:proofErr w:type="spellEnd"/>
      <w:r w:rsidRPr="003B67E6">
        <w:rPr>
          <w:rFonts w:cs="Times New Roman"/>
          <w:b/>
          <w:color w:val="333333"/>
          <w:lang w:val="en"/>
        </w:rPr>
        <w:t xml:space="preserve"> el que </w:t>
      </w:r>
      <w:proofErr w:type="spellStart"/>
      <w:r w:rsidRPr="003B67E6">
        <w:rPr>
          <w:rFonts w:cs="Times New Roman"/>
          <w:b/>
          <w:color w:val="333333"/>
          <w:lang w:val="en"/>
        </w:rPr>
        <w:t>opta</w:t>
      </w:r>
      <w:proofErr w:type="spellEnd"/>
    </w:p>
    <w:p w14:paraId="2EA728A8" w14:textId="77777777" w:rsidR="00F04E71" w:rsidRDefault="00F04E71" w:rsidP="00F04E71">
      <w:pPr>
        <w:spacing w:line="240" w:lineRule="auto"/>
        <w:jc w:val="center"/>
        <w:rPr>
          <w:rFonts w:cs="Times New Roman"/>
          <w:b/>
          <w:color w:val="333333"/>
          <w:lang w:val="en"/>
        </w:rPr>
      </w:pPr>
    </w:p>
    <w:p w14:paraId="5DCF7B2A" w14:textId="77777777" w:rsidR="00F04E71" w:rsidRDefault="00F04E71" w:rsidP="00F04E71">
      <w:pPr>
        <w:spacing w:line="240" w:lineRule="auto"/>
        <w:jc w:val="center"/>
        <w:rPr>
          <w:rFonts w:cs="Times New Roman"/>
          <w:b/>
          <w:color w:val="333333"/>
          <w:lang w:val="en"/>
        </w:rPr>
      </w:pPr>
    </w:p>
    <w:p w14:paraId="253FD8C8" w14:textId="77777777" w:rsidR="00F04E71" w:rsidRDefault="00F04E71" w:rsidP="00F04E71">
      <w:pPr>
        <w:spacing w:line="240" w:lineRule="auto"/>
        <w:jc w:val="center"/>
        <w:rPr>
          <w:rFonts w:cs="Times New Roman"/>
          <w:b/>
          <w:color w:val="333333"/>
          <w:lang w:val="en"/>
        </w:rPr>
      </w:pPr>
    </w:p>
    <w:p w14:paraId="1D6C2974" w14:textId="77777777" w:rsidR="00F04E71" w:rsidRDefault="00F04E71" w:rsidP="00F04E71">
      <w:pPr>
        <w:spacing w:line="240" w:lineRule="auto"/>
        <w:jc w:val="center"/>
        <w:rPr>
          <w:rFonts w:cs="Times New Roman"/>
          <w:b/>
          <w:color w:val="333333"/>
          <w:lang w:val="en"/>
        </w:rPr>
      </w:pPr>
    </w:p>
    <w:p w14:paraId="597F14D7" w14:textId="77777777" w:rsidR="00F04E71" w:rsidRDefault="00F04E71" w:rsidP="00F04E71">
      <w:pPr>
        <w:spacing w:line="240" w:lineRule="auto"/>
        <w:jc w:val="center"/>
        <w:rPr>
          <w:rFonts w:cs="Times New Roman"/>
          <w:b/>
          <w:color w:val="333333"/>
          <w:lang w:val="en"/>
        </w:rPr>
      </w:pPr>
    </w:p>
    <w:p w14:paraId="7B4F63CE" w14:textId="77777777" w:rsidR="00F04E71" w:rsidRDefault="00F04E71" w:rsidP="00F04E71">
      <w:pPr>
        <w:spacing w:line="240" w:lineRule="auto"/>
        <w:jc w:val="center"/>
        <w:rPr>
          <w:rFonts w:cs="Times New Roman"/>
          <w:b/>
          <w:color w:val="333333"/>
          <w:lang w:val="en"/>
        </w:rPr>
      </w:pPr>
    </w:p>
    <w:p w14:paraId="440337BB" w14:textId="77777777" w:rsidR="00F04E71" w:rsidRDefault="00F04E71" w:rsidP="00F04E71">
      <w:pPr>
        <w:spacing w:line="240" w:lineRule="auto"/>
        <w:jc w:val="center"/>
        <w:rPr>
          <w:rFonts w:cs="Times New Roman"/>
          <w:b/>
          <w:color w:val="333333"/>
          <w:lang w:val="en"/>
        </w:rPr>
      </w:pPr>
    </w:p>
    <w:p w14:paraId="4A7DCEB5" w14:textId="77777777" w:rsidR="00F04E71" w:rsidRDefault="00F04E71" w:rsidP="00F04E71">
      <w:pPr>
        <w:spacing w:line="240" w:lineRule="auto"/>
        <w:jc w:val="center"/>
        <w:rPr>
          <w:rFonts w:cs="Times New Roman"/>
          <w:b/>
          <w:color w:val="333333"/>
          <w:lang w:val="en"/>
        </w:rPr>
      </w:pPr>
    </w:p>
    <w:p w14:paraId="576FE46C" w14:textId="77777777" w:rsidR="00F04E71" w:rsidRPr="003B67E6" w:rsidRDefault="00F04E71" w:rsidP="00F04E71">
      <w:pPr>
        <w:spacing w:line="240" w:lineRule="auto"/>
        <w:jc w:val="center"/>
        <w:rPr>
          <w:rFonts w:cs="Times New Roman"/>
          <w:b/>
          <w:color w:val="333333"/>
          <w:lang w:val="en"/>
        </w:rPr>
      </w:pPr>
    </w:p>
    <w:p w14:paraId="7A9AE7EF" w14:textId="77777777" w:rsidR="00F04E71" w:rsidRPr="003B67E6" w:rsidRDefault="00F04E71" w:rsidP="00F04E71">
      <w:pPr>
        <w:spacing w:line="240" w:lineRule="auto"/>
        <w:jc w:val="center"/>
        <w:rPr>
          <w:rFonts w:cs="Times New Roman"/>
          <w:b/>
          <w:color w:val="333333"/>
        </w:rPr>
      </w:pPr>
    </w:p>
    <w:p w14:paraId="23C0C0D3" w14:textId="77777777" w:rsidR="00F04E71" w:rsidRPr="003B67E6" w:rsidRDefault="00F04E71" w:rsidP="00F04E71">
      <w:pPr>
        <w:autoSpaceDE w:val="0"/>
        <w:autoSpaceDN w:val="0"/>
        <w:adjustRightInd w:val="0"/>
        <w:spacing w:line="240" w:lineRule="auto"/>
        <w:jc w:val="center"/>
        <w:rPr>
          <w:rFonts w:cs="Times New Roman"/>
          <w:b/>
        </w:rPr>
      </w:pPr>
      <w:r w:rsidRPr="003B67E6">
        <w:rPr>
          <w:rFonts w:cs="Times New Roman"/>
          <w:b/>
        </w:rPr>
        <w:t>Universidad del Rosario</w:t>
      </w:r>
    </w:p>
    <w:p w14:paraId="34B22204" w14:textId="77777777" w:rsidR="00F04E71" w:rsidRPr="003B67E6" w:rsidRDefault="00F04E71" w:rsidP="00F04E71">
      <w:pPr>
        <w:spacing w:line="240" w:lineRule="auto"/>
        <w:jc w:val="center"/>
        <w:rPr>
          <w:rFonts w:cs="Times New Roman"/>
          <w:b/>
          <w:bCs/>
          <w:color w:val="333333"/>
        </w:rPr>
      </w:pPr>
      <w:r w:rsidRPr="18363503">
        <w:rPr>
          <w:rFonts w:cs="Times New Roman"/>
          <w:b/>
          <w:bCs/>
          <w:color w:val="333333"/>
        </w:rPr>
        <w:t>Escuela de Ingeniería Ciencia y Tecnología</w:t>
      </w:r>
    </w:p>
    <w:p w14:paraId="30CFB23F" w14:textId="77777777" w:rsidR="00F04E71" w:rsidRPr="003B67E6" w:rsidRDefault="00F04E71" w:rsidP="00F04E71">
      <w:pPr>
        <w:autoSpaceDE w:val="0"/>
        <w:autoSpaceDN w:val="0"/>
        <w:adjustRightInd w:val="0"/>
        <w:spacing w:line="240" w:lineRule="auto"/>
        <w:jc w:val="center"/>
        <w:rPr>
          <w:rFonts w:cs="Times New Roman"/>
          <w:b/>
        </w:rPr>
      </w:pPr>
    </w:p>
    <w:p w14:paraId="2AF5D69B" w14:textId="77777777" w:rsidR="00F04E71" w:rsidRPr="003B67E6" w:rsidRDefault="00F04E71" w:rsidP="00F04E71">
      <w:pPr>
        <w:autoSpaceDE w:val="0"/>
        <w:autoSpaceDN w:val="0"/>
        <w:adjustRightInd w:val="0"/>
        <w:spacing w:line="240" w:lineRule="auto"/>
        <w:jc w:val="center"/>
        <w:rPr>
          <w:rFonts w:cs="Times New Roman"/>
          <w:b/>
        </w:rPr>
      </w:pPr>
    </w:p>
    <w:p w14:paraId="3436C93B" w14:textId="77777777" w:rsidR="00F04E71" w:rsidRDefault="00F04E71" w:rsidP="00F04E71">
      <w:pPr>
        <w:spacing w:line="240" w:lineRule="auto"/>
        <w:jc w:val="center"/>
        <w:rPr>
          <w:rFonts w:cs="Times New Roman"/>
          <w:b/>
        </w:rPr>
      </w:pPr>
    </w:p>
    <w:p w14:paraId="34D2BCDE" w14:textId="77777777" w:rsidR="00F04E71" w:rsidRPr="003B67E6" w:rsidRDefault="00F04E71" w:rsidP="00F04E71">
      <w:pPr>
        <w:spacing w:line="240" w:lineRule="auto"/>
        <w:jc w:val="center"/>
        <w:rPr>
          <w:rFonts w:cs="Times New Roman"/>
          <w:b/>
        </w:rPr>
      </w:pPr>
    </w:p>
    <w:p w14:paraId="13A461B9" w14:textId="77777777" w:rsidR="00F04E71" w:rsidRPr="003B67E6" w:rsidRDefault="00F04E71" w:rsidP="00F04E71">
      <w:pPr>
        <w:spacing w:line="240" w:lineRule="auto"/>
        <w:jc w:val="center"/>
        <w:rPr>
          <w:rFonts w:cs="Times New Roman"/>
          <w:b/>
        </w:rPr>
      </w:pPr>
    </w:p>
    <w:p w14:paraId="2445BE37" w14:textId="77777777" w:rsidR="00F04E71" w:rsidRPr="003B67E6" w:rsidRDefault="00F04E71" w:rsidP="00F04E71">
      <w:pPr>
        <w:spacing w:line="240" w:lineRule="auto"/>
        <w:jc w:val="center"/>
        <w:rPr>
          <w:rFonts w:cs="Times New Roman"/>
          <w:b/>
        </w:rPr>
      </w:pPr>
      <w:r w:rsidRPr="003B67E6">
        <w:rPr>
          <w:rFonts w:cs="Times New Roman"/>
          <w:b/>
        </w:rPr>
        <w:t>Bogotá - Colombia</w:t>
      </w:r>
    </w:p>
    <w:p w14:paraId="229F0CD0" w14:textId="77777777" w:rsidR="00F04E71" w:rsidRDefault="00F04E71" w:rsidP="00F04E71">
      <w:pPr>
        <w:spacing w:line="240" w:lineRule="auto"/>
        <w:jc w:val="center"/>
        <w:rPr>
          <w:rFonts w:cs="Times New Roman"/>
          <w:b/>
        </w:rPr>
      </w:pPr>
      <w:r w:rsidRPr="003B67E6">
        <w:rPr>
          <w:rFonts w:cs="Times New Roman"/>
          <w:b/>
        </w:rPr>
        <w:t>Año</w:t>
      </w:r>
    </w:p>
    <w:p w14:paraId="6FEA7BE3" w14:textId="44D8F403" w:rsidR="008618E0" w:rsidRDefault="008618E0" w:rsidP="00F04E71">
      <w:pPr>
        <w:jc w:val="center"/>
        <w:rPr>
          <w:rFonts w:cs="Times New Roman"/>
          <w:szCs w:val="24"/>
        </w:rPr>
      </w:pPr>
    </w:p>
    <w:p w14:paraId="71BC4E5A" w14:textId="6FED7B61" w:rsidR="00F04E71" w:rsidRDefault="00F04E71" w:rsidP="61A14EBF">
      <w:pPr>
        <w:spacing w:line="240" w:lineRule="auto"/>
        <w:jc w:val="center"/>
        <w:rPr>
          <w:rFonts w:cs="Times New Roman"/>
          <w:b/>
          <w:bCs/>
        </w:rPr>
      </w:pPr>
      <w:r>
        <w:rPr>
          <w:noProof/>
          <w:lang w:eastAsia="es-CO"/>
        </w:rPr>
        <w:lastRenderedPageBreak/>
        <w:drawing>
          <wp:anchor distT="0" distB="0" distL="114300" distR="114300" simplePos="0" relativeHeight="251659264" behindDoc="1" locked="0" layoutInCell="1" allowOverlap="1" wp14:anchorId="5986F6C2" wp14:editId="29B557E1">
            <wp:simplePos x="0" y="0"/>
            <wp:positionH relativeFrom="margin">
              <wp:align>center</wp:align>
            </wp:positionH>
            <wp:positionV relativeFrom="paragraph">
              <wp:posOffset>9525</wp:posOffset>
            </wp:positionV>
            <wp:extent cx="2857500" cy="1154430"/>
            <wp:effectExtent l="0" t="0" r="0" b="0"/>
            <wp:wrapTight wrapText="bothSides">
              <wp:wrapPolygon edited="0">
                <wp:start x="4320" y="1069"/>
                <wp:lineTo x="3024" y="3564"/>
                <wp:lineTo x="2160" y="6059"/>
                <wp:lineTo x="2160" y="7485"/>
                <wp:lineTo x="1584" y="13188"/>
                <wp:lineTo x="1440" y="15683"/>
                <wp:lineTo x="3312" y="18891"/>
                <wp:lineTo x="4752" y="18891"/>
                <wp:lineTo x="4752" y="20673"/>
                <wp:lineTo x="5472" y="20673"/>
                <wp:lineTo x="12672" y="18891"/>
                <wp:lineTo x="20592" y="16040"/>
                <wp:lineTo x="20736" y="5703"/>
                <wp:lineTo x="6048" y="1069"/>
                <wp:lineTo x="4320" y="1069"/>
              </wp:wrapPolygon>
            </wp:wrapTight>
            <wp:docPr id="289713982" name="Imagen 289713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7500" cy="1154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16B7D9" w14:textId="77777777" w:rsidR="00F04E71" w:rsidRDefault="00F04E71" w:rsidP="00F04E71">
      <w:pPr>
        <w:spacing w:line="240" w:lineRule="auto"/>
        <w:jc w:val="center"/>
        <w:rPr>
          <w:rFonts w:cs="Times New Roman"/>
          <w:b/>
          <w:color w:val="333333"/>
        </w:rPr>
      </w:pPr>
    </w:p>
    <w:p w14:paraId="47135A1E" w14:textId="6B0FC129" w:rsidR="00BA711C" w:rsidRDefault="00BA711C" w:rsidP="0A0F65BD">
      <w:pPr>
        <w:spacing w:line="240" w:lineRule="auto"/>
        <w:jc w:val="center"/>
        <w:rPr>
          <w:rFonts w:cs="Times New Roman"/>
          <w:b/>
          <w:bCs/>
          <w:color w:val="333333"/>
        </w:rPr>
      </w:pPr>
    </w:p>
    <w:p w14:paraId="43E446E8" w14:textId="77777777" w:rsidR="00BA711C" w:rsidRDefault="00BA711C" w:rsidP="00F04E71">
      <w:pPr>
        <w:spacing w:line="240" w:lineRule="auto"/>
        <w:jc w:val="center"/>
        <w:rPr>
          <w:rFonts w:cs="Times New Roman"/>
          <w:b/>
          <w:color w:val="333333"/>
        </w:rPr>
      </w:pPr>
    </w:p>
    <w:p w14:paraId="1C113A91" w14:textId="77777777" w:rsidR="00BA711C" w:rsidRDefault="00BA711C" w:rsidP="00F04E71">
      <w:pPr>
        <w:spacing w:line="240" w:lineRule="auto"/>
        <w:jc w:val="center"/>
        <w:rPr>
          <w:rFonts w:cs="Times New Roman"/>
          <w:b/>
          <w:color w:val="333333"/>
        </w:rPr>
      </w:pPr>
    </w:p>
    <w:p w14:paraId="7E143472" w14:textId="77777777" w:rsidR="004F4B8F" w:rsidRDefault="004F4B8F" w:rsidP="00F04E71">
      <w:pPr>
        <w:spacing w:line="240" w:lineRule="auto"/>
        <w:jc w:val="center"/>
        <w:rPr>
          <w:rFonts w:cs="Times New Roman"/>
          <w:b/>
          <w:color w:val="333333"/>
        </w:rPr>
      </w:pPr>
    </w:p>
    <w:p w14:paraId="5A60EEF3" w14:textId="77777777" w:rsidR="004F4B8F" w:rsidRDefault="004F4B8F" w:rsidP="00F04E71">
      <w:pPr>
        <w:spacing w:line="240" w:lineRule="auto"/>
        <w:jc w:val="center"/>
        <w:rPr>
          <w:rFonts w:cs="Times New Roman"/>
          <w:b/>
          <w:color w:val="333333"/>
        </w:rPr>
      </w:pPr>
    </w:p>
    <w:p w14:paraId="216843CF" w14:textId="77777777" w:rsidR="004F4B8F" w:rsidRDefault="004F4B8F" w:rsidP="00F04E71">
      <w:pPr>
        <w:spacing w:line="240" w:lineRule="auto"/>
        <w:jc w:val="center"/>
        <w:rPr>
          <w:rFonts w:cs="Times New Roman"/>
          <w:b/>
          <w:color w:val="333333"/>
        </w:rPr>
      </w:pPr>
    </w:p>
    <w:p w14:paraId="592C498E" w14:textId="77777777" w:rsidR="004F4B8F" w:rsidRDefault="004F4B8F" w:rsidP="00F04E71">
      <w:pPr>
        <w:spacing w:line="240" w:lineRule="auto"/>
        <w:jc w:val="center"/>
        <w:rPr>
          <w:rFonts w:cs="Times New Roman"/>
          <w:b/>
          <w:color w:val="333333"/>
        </w:rPr>
      </w:pPr>
    </w:p>
    <w:p w14:paraId="5CE4C4AC" w14:textId="40B41F94" w:rsidR="00F04E71" w:rsidRPr="003B67E6" w:rsidRDefault="00F04E71" w:rsidP="00F04E71">
      <w:pPr>
        <w:spacing w:line="240" w:lineRule="auto"/>
        <w:jc w:val="center"/>
        <w:rPr>
          <w:rFonts w:cs="Times New Roman"/>
          <w:b/>
          <w:color w:val="333333"/>
        </w:rPr>
      </w:pPr>
      <w:r w:rsidRPr="003B67E6">
        <w:rPr>
          <w:rFonts w:cs="Times New Roman"/>
          <w:b/>
          <w:color w:val="333333"/>
        </w:rPr>
        <w:t>Título del documento</w:t>
      </w:r>
    </w:p>
    <w:p w14:paraId="4F59F2BE" w14:textId="77777777" w:rsidR="00F04E71" w:rsidRPr="003B67E6" w:rsidRDefault="00F04E71" w:rsidP="00F04E71">
      <w:pPr>
        <w:spacing w:line="240" w:lineRule="auto"/>
        <w:jc w:val="center"/>
        <w:rPr>
          <w:rFonts w:cs="Times New Roman"/>
          <w:b/>
          <w:color w:val="333333"/>
        </w:rPr>
      </w:pPr>
    </w:p>
    <w:p w14:paraId="48C25151" w14:textId="77777777" w:rsidR="00F04E71" w:rsidRDefault="00F04E71" w:rsidP="00F04E71">
      <w:pPr>
        <w:spacing w:line="240" w:lineRule="auto"/>
        <w:jc w:val="center"/>
        <w:rPr>
          <w:rFonts w:cs="Times New Roman"/>
          <w:b/>
          <w:color w:val="333333"/>
        </w:rPr>
      </w:pPr>
    </w:p>
    <w:p w14:paraId="61B678A6" w14:textId="77777777" w:rsidR="00F04E71" w:rsidRPr="003B67E6" w:rsidRDefault="00F04E71" w:rsidP="00F04E71">
      <w:pPr>
        <w:spacing w:line="240" w:lineRule="auto"/>
        <w:jc w:val="center"/>
        <w:rPr>
          <w:rFonts w:cs="Times New Roman"/>
          <w:b/>
          <w:color w:val="333333"/>
        </w:rPr>
      </w:pPr>
    </w:p>
    <w:p w14:paraId="303F6B8C" w14:textId="77777777" w:rsidR="00F04E71" w:rsidRPr="003B67E6" w:rsidRDefault="00F04E71" w:rsidP="00F04E71">
      <w:pPr>
        <w:spacing w:line="240" w:lineRule="auto"/>
        <w:jc w:val="center"/>
        <w:rPr>
          <w:rFonts w:cs="Times New Roman"/>
          <w:b/>
          <w:color w:val="333333"/>
        </w:rPr>
      </w:pPr>
    </w:p>
    <w:p w14:paraId="0C0D9B46" w14:textId="77777777" w:rsidR="00F04E71" w:rsidRPr="003B67E6" w:rsidRDefault="00F04E71" w:rsidP="00F04E71">
      <w:pPr>
        <w:spacing w:line="240" w:lineRule="auto"/>
        <w:jc w:val="center"/>
        <w:rPr>
          <w:rFonts w:cs="Times New Roman"/>
          <w:b/>
          <w:color w:val="333333"/>
        </w:rPr>
      </w:pPr>
      <w:r w:rsidRPr="003B67E6">
        <w:rPr>
          <w:rFonts w:cs="Times New Roman"/>
          <w:b/>
          <w:color w:val="333333"/>
        </w:rPr>
        <w:t>Nombre completo del autor o autores</w:t>
      </w:r>
    </w:p>
    <w:p w14:paraId="010A95DD" w14:textId="77777777" w:rsidR="00F04E71" w:rsidRPr="003B67E6" w:rsidRDefault="00F04E71" w:rsidP="00F04E71">
      <w:pPr>
        <w:spacing w:line="240" w:lineRule="auto"/>
        <w:jc w:val="center"/>
        <w:rPr>
          <w:rFonts w:cs="Times New Roman"/>
          <w:b/>
          <w:color w:val="000000" w:themeColor="text1"/>
        </w:rPr>
      </w:pPr>
    </w:p>
    <w:p w14:paraId="0E23F310" w14:textId="77777777" w:rsidR="00F04E71" w:rsidRPr="003B67E6" w:rsidRDefault="00F04E71" w:rsidP="00F04E71">
      <w:pPr>
        <w:spacing w:line="240" w:lineRule="auto"/>
        <w:jc w:val="center"/>
        <w:rPr>
          <w:rFonts w:cs="Times New Roman"/>
          <w:b/>
          <w:color w:val="333333"/>
        </w:rPr>
      </w:pPr>
    </w:p>
    <w:p w14:paraId="14307400" w14:textId="77777777" w:rsidR="00F04E71" w:rsidRPr="003B67E6" w:rsidRDefault="00F04E71" w:rsidP="00F04E71">
      <w:pPr>
        <w:spacing w:line="240" w:lineRule="auto"/>
        <w:jc w:val="center"/>
        <w:rPr>
          <w:rFonts w:cs="Times New Roman"/>
          <w:b/>
          <w:color w:val="333333"/>
          <w:lang w:val="en"/>
        </w:rPr>
      </w:pPr>
    </w:p>
    <w:p w14:paraId="21DED20C" w14:textId="77777777" w:rsidR="00F04E71" w:rsidRPr="003B67E6" w:rsidRDefault="00F04E71" w:rsidP="00F04E71">
      <w:pPr>
        <w:spacing w:line="240" w:lineRule="auto"/>
        <w:jc w:val="center"/>
        <w:rPr>
          <w:rFonts w:cs="Times New Roman"/>
          <w:b/>
          <w:color w:val="333333"/>
          <w:lang w:val="en"/>
        </w:rPr>
      </w:pPr>
    </w:p>
    <w:p w14:paraId="7C2CCE5D" w14:textId="77777777" w:rsidR="00F04E71" w:rsidRPr="003B67E6" w:rsidRDefault="00F04E71" w:rsidP="00F04E71">
      <w:pPr>
        <w:spacing w:line="240" w:lineRule="auto"/>
        <w:jc w:val="center"/>
        <w:rPr>
          <w:rFonts w:cs="Times New Roman"/>
          <w:b/>
          <w:color w:val="333333"/>
          <w:lang w:val="en"/>
        </w:rPr>
      </w:pPr>
    </w:p>
    <w:p w14:paraId="5DF5D097" w14:textId="77777777" w:rsidR="00F04E71" w:rsidRPr="003B67E6" w:rsidRDefault="00F04E71" w:rsidP="00F04E71">
      <w:pPr>
        <w:spacing w:line="240" w:lineRule="auto"/>
        <w:jc w:val="center"/>
        <w:rPr>
          <w:rFonts w:cs="Times New Roman"/>
          <w:b/>
          <w:color w:val="333333"/>
          <w:lang w:val="en"/>
        </w:rPr>
      </w:pPr>
      <w:proofErr w:type="spellStart"/>
      <w:r w:rsidRPr="003B67E6">
        <w:rPr>
          <w:rFonts w:cs="Times New Roman"/>
          <w:b/>
          <w:color w:val="333333"/>
          <w:lang w:val="en"/>
        </w:rPr>
        <w:t>Título</w:t>
      </w:r>
      <w:proofErr w:type="spellEnd"/>
      <w:r w:rsidRPr="003B67E6">
        <w:rPr>
          <w:rFonts w:cs="Times New Roman"/>
          <w:b/>
          <w:color w:val="333333"/>
          <w:lang w:val="en"/>
        </w:rPr>
        <w:t xml:space="preserve"> </w:t>
      </w:r>
      <w:proofErr w:type="spellStart"/>
      <w:r w:rsidRPr="003B67E6">
        <w:rPr>
          <w:rFonts w:cs="Times New Roman"/>
          <w:b/>
          <w:color w:val="333333"/>
          <w:lang w:val="en"/>
        </w:rPr>
        <w:t>por</w:t>
      </w:r>
      <w:proofErr w:type="spellEnd"/>
      <w:r w:rsidRPr="003B67E6">
        <w:rPr>
          <w:rFonts w:cs="Times New Roman"/>
          <w:b/>
          <w:color w:val="333333"/>
          <w:lang w:val="en"/>
        </w:rPr>
        <w:t xml:space="preserve"> el que </w:t>
      </w:r>
      <w:proofErr w:type="spellStart"/>
      <w:r w:rsidRPr="003B67E6">
        <w:rPr>
          <w:rFonts w:cs="Times New Roman"/>
          <w:b/>
          <w:color w:val="333333"/>
          <w:lang w:val="en"/>
        </w:rPr>
        <w:t>opta</w:t>
      </w:r>
      <w:proofErr w:type="spellEnd"/>
    </w:p>
    <w:p w14:paraId="3A500A65" w14:textId="77777777" w:rsidR="00F04E71" w:rsidRDefault="00F04E71" w:rsidP="00F04E71">
      <w:pPr>
        <w:spacing w:line="240" w:lineRule="auto"/>
        <w:jc w:val="center"/>
        <w:rPr>
          <w:rFonts w:cs="Times New Roman"/>
          <w:b/>
          <w:color w:val="333333"/>
          <w:lang w:val="en"/>
        </w:rPr>
      </w:pPr>
    </w:p>
    <w:p w14:paraId="2BABA0DB" w14:textId="77777777" w:rsidR="00F04E71" w:rsidRDefault="00F04E71" w:rsidP="00F04E71">
      <w:pPr>
        <w:spacing w:line="240" w:lineRule="auto"/>
        <w:jc w:val="center"/>
        <w:rPr>
          <w:rFonts w:cs="Times New Roman"/>
          <w:b/>
          <w:color w:val="333333"/>
          <w:lang w:val="en"/>
        </w:rPr>
      </w:pPr>
    </w:p>
    <w:p w14:paraId="7246B511" w14:textId="77777777" w:rsidR="00F04E71" w:rsidRDefault="00F04E71" w:rsidP="00F04E71">
      <w:pPr>
        <w:spacing w:line="240" w:lineRule="auto"/>
        <w:jc w:val="center"/>
        <w:rPr>
          <w:rFonts w:cs="Times New Roman"/>
          <w:b/>
          <w:color w:val="333333"/>
          <w:lang w:val="en"/>
        </w:rPr>
      </w:pPr>
    </w:p>
    <w:p w14:paraId="1D9D4045" w14:textId="77777777" w:rsidR="00F04E71" w:rsidRDefault="00F04E71" w:rsidP="00F04E71">
      <w:pPr>
        <w:spacing w:line="240" w:lineRule="auto"/>
        <w:jc w:val="center"/>
        <w:rPr>
          <w:rFonts w:cs="Times New Roman"/>
          <w:b/>
          <w:color w:val="333333"/>
          <w:lang w:val="en"/>
        </w:rPr>
      </w:pPr>
    </w:p>
    <w:p w14:paraId="34B74A8B" w14:textId="77777777" w:rsidR="00F04E71" w:rsidRDefault="00F04E71" w:rsidP="00F04E71">
      <w:pPr>
        <w:spacing w:line="240" w:lineRule="auto"/>
        <w:jc w:val="center"/>
        <w:rPr>
          <w:rFonts w:cs="Times New Roman"/>
          <w:b/>
          <w:color w:val="333333"/>
          <w:lang w:val="en"/>
        </w:rPr>
      </w:pPr>
      <w:r>
        <w:rPr>
          <w:rFonts w:cs="Times New Roman"/>
          <w:b/>
          <w:color w:val="333333"/>
          <w:lang w:val="en"/>
        </w:rPr>
        <w:t>Tutor</w:t>
      </w:r>
    </w:p>
    <w:p w14:paraId="76B3882A" w14:textId="77777777" w:rsidR="00F04E71" w:rsidRDefault="00F04E71" w:rsidP="00F04E71">
      <w:pPr>
        <w:spacing w:line="240" w:lineRule="auto"/>
        <w:jc w:val="center"/>
        <w:rPr>
          <w:rFonts w:cs="Times New Roman"/>
          <w:b/>
          <w:color w:val="333333"/>
          <w:lang w:val="en"/>
        </w:rPr>
      </w:pPr>
    </w:p>
    <w:p w14:paraId="607BB302" w14:textId="77777777" w:rsidR="00F04E71" w:rsidRDefault="00F04E71" w:rsidP="00F04E71">
      <w:pPr>
        <w:spacing w:line="240" w:lineRule="auto"/>
        <w:jc w:val="center"/>
        <w:rPr>
          <w:rFonts w:cs="Times New Roman"/>
          <w:b/>
          <w:color w:val="333333"/>
          <w:lang w:val="en"/>
        </w:rPr>
      </w:pPr>
    </w:p>
    <w:p w14:paraId="298A7595" w14:textId="77777777" w:rsidR="00F04E71" w:rsidRPr="003B67E6" w:rsidRDefault="00F04E71" w:rsidP="00F04E71">
      <w:pPr>
        <w:spacing w:line="240" w:lineRule="auto"/>
        <w:jc w:val="center"/>
        <w:rPr>
          <w:rFonts w:cs="Times New Roman"/>
          <w:b/>
          <w:color w:val="333333"/>
        </w:rPr>
      </w:pPr>
    </w:p>
    <w:p w14:paraId="3FCD9006" w14:textId="77777777" w:rsidR="00F04E71" w:rsidRPr="003B67E6" w:rsidRDefault="00F04E71" w:rsidP="00F04E71">
      <w:pPr>
        <w:autoSpaceDE w:val="0"/>
        <w:autoSpaceDN w:val="0"/>
        <w:adjustRightInd w:val="0"/>
        <w:spacing w:line="240" w:lineRule="auto"/>
        <w:jc w:val="center"/>
        <w:rPr>
          <w:rFonts w:cs="Times New Roman"/>
          <w:b/>
        </w:rPr>
      </w:pPr>
      <w:r w:rsidRPr="003B67E6">
        <w:rPr>
          <w:rFonts w:cs="Times New Roman"/>
          <w:b/>
        </w:rPr>
        <w:t>Universidad del Rosario</w:t>
      </w:r>
    </w:p>
    <w:p w14:paraId="4C1B072D" w14:textId="77777777" w:rsidR="00F04E71" w:rsidRPr="003B67E6" w:rsidRDefault="00F04E71" w:rsidP="00F04E71">
      <w:pPr>
        <w:spacing w:line="240" w:lineRule="auto"/>
        <w:jc w:val="center"/>
        <w:rPr>
          <w:rFonts w:cs="Times New Roman"/>
          <w:b/>
          <w:color w:val="333333"/>
        </w:rPr>
      </w:pPr>
      <w:r>
        <w:rPr>
          <w:rFonts w:cs="Times New Roman"/>
          <w:b/>
          <w:color w:val="333333"/>
        </w:rPr>
        <w:t>Escuela de Ingeniería Ciencia y tecnología</w:t>
      </w:r>
    </w:p>
    <w:p w14:paraId="43EF30C0" w14:textId="77777777" w:rsidR="00F04E71" w:rsidRPr="003B67E6" w:rsidRDefault="00F04E71" w:rsidP="00F04E71">
      <w:pPr>
        <w:spacing w:line="240" w:lineRule="auto"/>
        <w:jc w:val="center"/>
        <w:rPr>
          <w:rFonts w:cs="Times New Roman"/>
          <w:b/>
          <w:color w:val="333333"/>
        </w:rPr>
      </w:pPr>
    </w:p>
    <w:p w14:paraId="4A2E02B3" w14:textId="77777777" w:rsidR="00F04E71" w:rsidRPr="003B67E6" w:rsidRDefault="00F04E71" w:rsidP="00F04E71">
      <w:pPr>
        <w:autoSpaceDE w:val="0"/>
        <w:autoSpaceDN w:val="0"/>
        <w:adjustRightInd w:val="0"/>
        <w:spacing w:line="240" w:lineRule="auto"/>
        <w:jc w:val="center"/>
        <w:rPr>
          <w:rFonts w:cs="Times New Roman"/>
          <w:b/>
        </w:rPr>
      </w:pPr>
    </w:p>
    <w:p w14:paraId="622A7BC5" w14:textId="77777777" w:rsidR="00F04E71" w:rsidRPr="003B67E6" w:rsidRDefault="00F04E71" w:rsidP="00F04E71">
      <w:pPr>
        <w:autoSpaceDE w:val="0"/>
        <w:autoSpaceDN w:val="0"/>
        <w:adjustRightInd w:val="0"/>
        <w:spacing w:line="240" w:lineRule="auto"/>
        <w:jc w:val="center"/>
        <w:rPr>
          <w:rFonts w:cs="Times New Roman"/>
          <w:b/>
        </w:rPr>
      </w:pPr>
    </w:p>
    <w:p w14:paraId="12DB203E" w14:textId="77777777" w:rsidR="00F04E71" w:rsidRDefault="00F04E71" w:rsidP="00F04E71">
      <w:pPr>
        <w:spacing w:line="240" w:lineRule="auto"/>
        <w:jc w:val="center"/>
        <w:rPr>
          <w:rFonts w:cs="Times New Roman"/>
          <w:b/>
        </w:rPr>
      </w:pPr>
    </w:p>
    <w:p w14:paraId="7B709EAC" w14:textId="77777777" w:rsidR="00F04E71" w:rsidRDefault="00F04E71" w:rsidP="00F04E71">
      <w:pPr>
        <w:spacing w:line="240" w:lineRule="auto"/>
        <w:jc w:val="center"/>
        <w:rPr>
          <w:rFonts w:cs="Times New Roman"/>
          <w:b/>
        </w:rPr>
      </w:pPr>
    </w:p>
    <w:p w14:paraId="2A841682" w14:textId="77777777" w:rsidR="00F04E71" w:rsidRDefault="00F04E71" w:rsidP="00F04E71">
      <w:pPr>
        <w:spacing w:line="240" w:lineRule="auto"/>
        <w:jc w:val="center"/>
        <w:rPr>
          <w:rFonts w:cs="Times New Roman"/>
          <w:b/>
        </w:rPr>
      </w:pPr>
    </w:p>
    <w:p w14:paraId="286053F7" w14:textId="77777777" w:rsidR="00F04E71" w:rsidRDefault="00F04E71" w:rsidP="00F04E71">
      <w:pPr>
        <w:spacing w:line="240" w:lineRule="auto"/>
        <w:jc w:val="center"/>
        <w:rPr>
          <w:rFonts w:cs="Times New Roman"/>
          <w:b/>
          <w:bCs/>
        </w:rPr>
      </w:pPr>
    </w:p>
    <w:p w14:paraId="1282034C" w14:textId="77777777" w:rsidR="00F04E71" w:rsidRDefault="00F04E71" w:rsidP="00F04E71">
      <w:pPr>
        <w:spacing w:line="240" w:lineRule="auto"/>
        <w:jc w:val="center"/>
        <w:rPr>
          <w:rFonts w:cs="Times New Roman"/>
          <w:b/>
          <w:bCs/>
        </w:rPr>
      </w:pPr>
    </w:p>
    <w:p w14:paraId="20C548E9" w14:textId="77777777" w:rsidR="00F04E71" w:rsidRPr="003B67E6" w:rsidRDefault="00F04E71" w:rsidP="00F04E71">
      <w:pPr>
        <w:spacing w:line="240" w:lineRule="auto"/>
        <w:jc w:val="center"/>
        <w:rPr>
          <w:rFonts w:cs="Times New Roman"/>
          <w:b/>
        </w:rPr>
      </w:pPr>
    </w:p>
    <w:p w14:paraId="4B8AE55D" w14:textId="77777777" w:rsidR="00F04E71" w:rsidRPr="003B67E6" w:rsidRDefault="00F04E71" w:rsidP="00F04E71">
      <w:pPr>
        <w:spacing w:line="240" w:lineRule="auto"/>
        <w:jc w:val="center"/>
        <w:rPr>
          <w:rFonts w:cs="Times New Roman"/>
          <w:b/>
        </w:rPr>
      </w:pPr>
    </w:p>
    <w:p w14:paraId="2A8E0F02" w14:textId="77777777" w:rsidR="00F04E71" w:rsidRPr="003B67E6" w:rsidRDefault="00F04E71" w:rsidP="00F04E71">
      <w:pPr>
        <w:spacing w:line="240" w:lineRule="auto"/>
        <w:jc w:val="center"/>
        <w:rPr>
          <w:rFonts w:cs="Times New Roman"/>
          <w:b/>
        </w:rPr>
      </w:pPr>
      <w:r w:rsidRPr="003B67E6">
        <w:rPr>
          <w:rFonts w:cs="Times New Roman"/>
          <w:b/>
        </w:rPr>
        <w:t>Bogotá - Colombia</w:t>
      </w:r>
    </w:p>
    <w:p w14:paraId="26E27A9F" w14:textId="77777777" w:rsidR="00F04E71" w:rsidRPr="003B67E6" w:rsidRDefault="00F04E71" w:rsidP="00F04E71">
      <w:pPr>
        <w:spacing w:line="240" w:lineRule="auto"/>
        <w:jc w:val="center"/>
        <w:rPr>
          <w:rFonts w:cs="Times New Roman"/>
          <w:b/>
        </w:rPr>
      </w:pPr>
      <w:r w:rsidRPr="4F26B57C">
        <w:rPr>
          <w:rFonts w:cs="Times New Roman"/>
          <w:b/>
          <w:bCs/>
        </w:rPr>
        <w:t>Año</w:t>
      </w:r>
    </w:p>
    <w:p w14:paraId="3409797A" w14:textId="77777777" w:rsidR="00443CCF" w:rsidRDefault="00443CCF" w:rsidP="000511AB">
      <w:pPr>
        <w:rPr>
          <w:rFonts w:cs="Times New Roman"/>
          <w:szCs w:val="24"/>
        </w:rPr>
      </w:pPr>
    </w:p>
    <w:p w14:paraId="6A8602B4" w14:textId="40B66B4A" w:rsidR="005A2B8E" w:rsidRDefault="005A2B8E" w:rsidP="004A7C51">
      <w:pPr>
        <w:pStyle w:val="PrrIEEE"/>
      </w:pPr>
    </w:p>
    <w:p w14:paraId="313ED5CB" w14:textId="67F9AA8D" w:rsidR="004F4B8F" w:rsidRDefault="004F4B8F" w:rsidP="004A7C51">
      <w:pPr>
        <w:pStyle w:val="PrrIEEE"/>
      </w:pPr>
    </w:p>
    <w:p w14:paraId="7010CA9F" w14:textId="77777777" w:rsidR="004F4B8F" w:rsidRDefault="004F4B8F" w:rsidP="004A7C51">
      <w:pPr>
        <w:pStyle w:val="PrrIEEE"/>
      </w:pPr>
    </w:p>
    <w:p w14:paraId="322294E0" w14:textId="77777777" w:rsidR="000511AB" w:rsidRPr="006B13CA" w:rsidRDefault="00A0794E" w:rsidP="00A0794E">
      <w:pPr>
        <w:jc w:val="center"/>
        <w:rPr>
          <w:rFonts w:cs="Times New Roman"/>
          <w:szCs w:val="24"/>
        </w:rPr>
      </w:pPr>
      <w:r w:rsidRPr="00A0794E">
        <w:rPr>
          <w:rFonts w:cs="Times New Roman"/>
          <w:b/>
          <w:szCs w:val="24"/>
        </w:rPr>
        <w:t>Dedicatoria</w:t>
      </w:r>
    </w:p>
    <w:p w14:paraId="73B614E9" w14:textId="77777777" w:rsidR="000511AB" w:rsidRDefault="000511AB" w:rsidP="001A5955">
      <w:pPr>
        <w:jc w:val="center"/>
        <w:rPr>
          <w:rFonts w:cs="Times New Roman"/>
          <w:szCs w:val="24"/>
        </w:rPr>
      </w:pPr>
    </w:p>
    <w:p w14:paraId="2B4D300C" w14:textId="77777777" w:rsidR="001A5955" w:rsidRDefault="001A5955" w:rsidP="001A5955">
      <w:pPr>
        <w:jc w:val="center"/>
        <w:rPr>
          <w:rFonts w:cs="Times New Roman"/>
          <w:szCs w:val="24"/>
        </w:rPr>
      </w:pPr>
      <w:r>
        <w:rPr>
          <w:rFonts w:cs="Times New Roman"/>
          <w:szCs w:val="24"/>
        </w:rPr>
        <w:t>Texto de dedicatoria centrado.</w:t>
      </w:r>
    </w:p>
    <w:p w14:paraId="4B390A82" w14:textId="77777777" w:rsidR="000511AB" w:rsidRDefault="000511AB" w:rsidP="000511AB">
      <w:pPr>
        <w:rPr>
          <w:rFonts w:cs="Times New Roman"/>
          <w:szCs w:val="24"/>
        </w:rPr>
      </w:pPr>
    </w:p>
    <w:p w14:paraId="6655085F" w14:textId="77777777" w:rsidR="00A0794E" w:rsidRDefault="00A0794E" w:rsidP="4F26B57C">
      <w:pPr>
        <w:rPr>
          <w:rFonts w:cs="Times New Roman"/>
        </w:rPr>
      </w:pPr>
    </w:p>
    <w:p w14:paraId="7535645D" w14:textId="7C436C89" w:rsidR="4F26B57C" w:rsidRDefault="4F26B57C" w:rsidP="4F26B57C">
      <w:pPr>
        <w:rPr>
          <w:rFonts w:cs="Times New Roman"/>
        </w:rPr>
      </w:pPr>
    </w:p>
    <w:p w14:paraId="3DD6FB30" w14:textId="5EEA025A" w:rsidR="4F26B57C" w:rsidRDefault="4F26B57C" w:rsidP="4F26B57C">
      <w:pPr>
        <w:rPr>
          <w:rFonts w:cs="Times New Roman"/>
        </w:rPr>
      </w:pPr>
    </w:p>
    <w:p w14:paraId="09C31693" w14:textId="3C20E5C2" w:rsidR="4F26B57C" w:rsidRDefault="4F26B57C" w:rsidP="4F26B57C">
      <w:pPr>
        <w:rPr>
          <w:rFonts w:cs="Times New Roman"/>
        </w:rPr>
      </w:pPr>
    </w:p>
    <w:p w14:paraId="70E7CB03" w14:textId="563DA804" w:rsidR="4F26B57C" w:rsidRDefault="4F26B57C" w:rsidP="4F26B57C">
      <w:pPr>
        <w:rPr>
          <w:rFonts w:cs="Times New Roman"/>
        </w:rPr>
      </w:pPr>
    </w:p>
    <w:p w14:paraId="05E135D8" w14:textId="51C00F0E" w:rsidR="4F26B57C" w:rsidRDefault="4F26B57C" w:rsidP="4F26B57C">
      <w:pPr>
        <w:rPr>
          <w:rFonts w:cs="Times New Roman"/>
        </w:rPr>
      </w:pPr>
    </w:p>
    <w:p w14:paraId="0C66DF55" w14:textId="5A34774E" w:rsidR="4F26B57C" w:rsidRDefault="4F26B57C" w:rsidP="4F26B57C">
      <w:pPr>
        <w:rPr>
          <w:rFonts w:cs="Times New Roman"/>
        </w:rPr>
      </w:pPr>
    </w:p>
    <w:p w14:paraId="16645E01" w14:textId="3FE5E06C" w:rsidR="4F26B57C" w:rsidRDefault="4F26B57C" w:rsidP="4F26B57C">
      <w:pPr>
        <w:rPr>
          <w:rFonts w:cs="Times New Roman"/>
        </w:rPr>
      </w:pPr>
    </w:p>
    <w:p w14:paraId="70DF52F8" w14:textId="427ED5BA" w:rsidR="004F4B8F" w:rsidRDefault="004F4B8F" w:rsidP="4F26B57C">
      <w:pPr>
        <w:rPr>
          <w:rFonts w:cs="Times New Roman"/>
        </w:rPr>
      </w:pPr>
    </w:p>
    <w:p w14:paraId="16DA0E20" w14:textId="465C9507" w:rsidR="004F4B8F" w:rsidRDefault="004F4B8F" w:rsidP="4F26B57C">
      <w:pPr>
        <w:rPr>
          <w:rFonts w:cs="Times New Roman"/>
        </w:rPr>
      </w:pPr>
    </w:p>
    <w:p w14:paraId="68CDF83F" w14:textId="40B96666" w:rsidR="004F4B8F" w:rsidRDefault="004F4B8F" w:rsidP="4F26B57C">
      <w:pPr>
        <w:rPr>
          <w:rFonts w:cs="Times New Roman"/>
        </w:rPr>
      </w:pPr>
    </w:p>
    <w:p w14:paraId="239A24E8" w14:textId="6B86A78E" w:rsidR="004F4B8F" w:rsidRDefault="004F4B8F" w:rsidP="4F26B57C">
      <w:pPr>
        <w:rPr>
          <w:rFonts w:cs="Times New Roman"/>
        </w:rPr>
      </w:pPr>
    </w:p>
    <w:p w14:paraId="27D6D32C" w14:textId="776FF7B4" w:rsidR="004F4B8F" w:rsidRDefault="004F4B8F" w:rsidP="4F26B57C">
      <w:pPr>
        <w:rPr>
          <w:rFonts w:cs="Times New Roman"/>
        </w:rPr>
      </w:pPr>
    </w:p>
    <w:p w14:paraId="1D7EA17D" w14:textId="1E05FDDF" w:rsidR="004F4B8F" w:rsidRDefault="004F4B8F" w:rsidP="4F26B57C">
      <w:pPr>
        <w:rPr>
          <w:rFonts w:cs="Times New Roman"/>
        </w:rPr>
      </w:pPr>
    </w:p>
    <w:p w14:paraId="66E91619" w14:textId="17019EDE" w:rsidR="004F4B8F" w:rsidRDefault="004F4B8F" w:rsidP="4F26B57C">
      <w:pPr>
        <w:rPr>
          <w:rFonts w:cs="Times New Roman"/>
        </w:rPr>
      </w:pPr>
    </w:p>
    <w:p w14:paraId="34385FB3" w14:textId="71BC2094" w:rsidR="004F4B8F" w:rsidRDefault="004F4B8F" w:rsidP="4F26B57C">
      <w:pPr>
        <w:rPr>
          <w:rFonts w:cs="Times New Roman"/>
        </w:rPr>
      </w:pPr>
    </w:p>
    <w:p w14:paraId="593AC3B4" w14:textId="172EC255" w:rsidR="004F4B8F" w:rsidRDefault="004F4B8F" w:rsidP="4F26B57C">
      <w:pPr>
        <w:rPr>
          <w:rFonts w:cs="Times New Roman"/>
        </w:rPr>
      </w:pPr>
    </w:p>
    <w:p w14:paraId="77E1F2BE" w14:textId="322A683F" w:rsidR="004F4B8F" w:rsidRDefault="004F4B8F" w:rsidP="4F26B57C">
      <w:pPr>
        <w:rPr>
          <w:rFonts w:cs="Times New Roman"/>
        </w:rPr>
      </w:pPr>
    </w:p>
    <w:p w14:paraId="1FEE113B" w14:textId="0B17BDD5" w:rsidR="004F4B8F" w:rsidRDefault="004F4B8F" w:rsidP="4F26B57C">
      <w:pPr>
        <w:rPr>
          <w:rFonts w:cs="Times New Roman"/>
        </w:rPr>
      </w:pPr>
    </w:p>
    <w:p w14:paraId="28DA4D1A" w14:textId="59CCA52D" w:rsidR="004F4B8F" w:rsidRDefault="004F4B8F" w:rsidP="4F26B57C">
      <w:pPr>
        <w:rPr>
          <w:rFonts w:cs="Times New Roman"/>
        </w:rPr>
      </w:pPr>
    </w:p>
    <w:p w14:paraId="1AE99B2C" w14:textId="0EF2A913" w:rsidR="004F4B8F" w:rsidRDefault="004F4B8F" w:rsidP="4F26B57C">
      <w:pPr>
        <w:rPr>
          <w:rFonts w:cs="Times New Roman"/>
        </w:rPr>
      </w:pPr>
    </w:p>
    <w:p w14:paraId="0E4CF953" w14:textId="3A059A34" w:rsidR="004F4B8F" w:rsidRDefault="004F4B8F" w:rsidP="4F26B57C">
      <w:pPr>
        <w:rPr>
          <w:rFonts w:cs="Times New Roman"/>
        </w:rPr>
      </w:pPr>
    </w:p>
    <w:p w14:paraId="03F98773" w14:textId="16CDEFFE" w:rsidR="004F4B8F" w:rsidRDefault="004F4B8F" w:rsidP="4F26B57C">
      <w:pPr>
        <w:rPr>
          <w:rFonts w:cs="Times New Roman"/>
        </w:rPr>
      </w:pPr>
    </w:p>
    <w:p w14:paraId="757C9300" w14:textId="47205BE3" w:rsidR="004F4B8F" w:rsidRDefault="004F4B8F" w:rsidP="4F26B57C">
      <w:pPr>
        <w:rPr>
          <w:rFonts w:cs="Times New Roman"/>
        </w:rPr>
      </w:pPr>
    </w:p>
    <w:p w14:paraId="3F71FB17" w14:textId="77777777" w:rsidR="004F4B8F" w:rsidRDefault="004F4B8F" w:rsidP="4F26B57C">
      <w:pPr>
        <w:rPr>
          <w:rFonts w:cs="Times New Roman"/>
        </w:rPr>
      </w:pPr>
    </w:p>
    <w:p w14:paraId="08E6AA09" w14:textId="210AFFF6" w:rsidR="4F26B57C" w:rsidRDefault="4F26B57C" w:rsidP="4F26B57C">
      <w:pPr>
        <w:rPr>
          <w:rFonts w:cs="Times New Roman"/>
        </w:rPr>
      </w:pPr>
    </w:p>
    <w:p w14:paraId="0FC6AE97" w14:textId="70CD905D" w:rsidR="4F26B57C" w:rsidRDefault="4F26B57C" w:rsidP="4F26B57C">
      <w:pPr>
        <w:rPr>
          <w:rFonts w:cs="Times New Roman"/>
        </w:rPr>
      </w:pPr>
    </w:p>
    <w:p w14:paraId="672F1AF9" w14:textId="77777777" w:rsidR="00A0794E" w:rsidRPr="006B13CA" w:rsidRDefault="00A0794E" w:rsidP="00A0794E">
      <w:pPr>
        <w:jc w:val="center"/>
        <w:rPr>
          <w:rFonts w:cs="Times New Roman"/>
          <w:szCs w:val="24"/>
        </w:rPr>
      </w:pPr>
      <w:r w:rsidRPr="00A0794E">
        <w:rPr>
          <w:rFonts w:cs="Times New Roman"/>
          <w:b/>
          <w:szCs w:val="24"/>
        </w:rPr>
        <w:t>Agradecimientos</w:t>
      </w:r>
    </w:p>
    <w:p w14:paraId="152AA2F8" w14:textId="77777777" w:rsidR="000511AB" w:rsidRDefault="000511AB" w:rsidP="001A5955">
      <w:pPr>
        <w:jc w:val="center"/>
        <w:rPr>
          <w:rFonts w:cs="Times New Roman"/>
          <w:szCs w:val="24"/>
        </w:rPr>
      </w:pPr>
    </w:p>
    <w:p w14:paraId="1FBAB5C6" w14:textId="77777777" w:rsidR="001A5955" w:rsidRDefault="001A5955" w:rsidP="001A5955">
      <w:pPr>
        <w:jc w:val="center"/>
        <w:rPr>
          <w:rFonts w:cs="Times New Roman"/>
          <w:szCs w:val="24"/>
        </w:rPr>
      </w:pPr>
      <w:r>
        <w:rPr>
          <w:rFonts w:cs="Times New Roman"/>
          <w:szCs w:val="24"/>
        </w:rPr>
        <w:t>Texto de agradecimientos centrado.</w:t>
      </w:r>
    </w:p>
    <w:p w14:paraId="58DC30D0" w14:textId="77777777" w:rsidR="000511AB" w:rsidRDefault="000511AB" w:rsidP="000511AB">
      <w:pPr>
        <w:rPr>
          <w:rFonts w:cs="Times New Roman"/>
          <w:szCs w:val="24"/>
        </w:rPr>
      </w:pPr>
    </w:p>
    <w:p w14:paraId="12498B22" w14:textId="77777777" w:rsidR="000511AB" w:rsidRDefault="000511AB" w:rsidP="000511AB">
      <w:pPr>
        <w:rPr>
          <w:rFonts w:cs="Times New Roman"/>
          <w:szCs w:val="24"/>
        </w:rPr>
      </w:pPr>
    </w:p>
    <w:p w14:paraId="2A6B5C96" w14:textId="77777777" w:rsidR="00A0794E" w:rsidRDefault="00A0794E" w:rsidP="000511AB">
      <w:pPr>
        <w:rPr>
          <w:rFonts w:cs="Times New Roman"/>
          <w:szCs w:val="24"/>
        </w:rPr>
      </w:pPr>
    </w:p>
    <w:p w14:paraId="73CBBA09" w14:textId="77777777" w:rsidR="00A0794E" w:rsidRDefault="00A0794E" w:rsidP="000511AB">
      <w:pPr>
        <w:rPr>
          <w:rFonts w:cs="Times New Roman"/>
          <w:szCs w:val="24"/>
        </w:rPr>
      </w:pPr>
    </w:p>
    <w:p w14:paraId="69ACD969" w14:textId="77777777" w:rsidR="00A0794E" w:rsidRDefault="00A0794E" w:rsidP="4F26B57C">
      <w:pPr>
        <w:rPr>
          <w:rFonts w:cs="Times New Roman"/>
        </w:rPr>
      </w:pPr>
    </w:p>
    <w:p w14:paraId="72765B64" w14:textId="44A33609" w:rsidR="4F26B57C" w:rsidRDefault="4F26B57C" w:rsidP="4F26B57C">
      <w:pPr>
        <w:rPr>
          <w:rFonts w:cs="Times New Roman"/>
        </w:rPr>
      </w:pPr>
    </w:p>
    <w:p w14:paraId="65A4F94E" w14:textId="4F38E13E" w:rsidR="4F26B57C" w:rsidRDefault="4F26B57C" w:rsidP="4F26B57C">
      <w:pPr>
        <w:rPr>
          <w:rFonts w:cs="Times New Roman"/>
        </w:rPr>
      </w:pPr>
    </w:p>
    <w:p w14:paraId="50E36712" w14:textId="1A837FFD" w:rsidR="4F26B57C" w:rsidRDefault="4F26B57C" w:rsidP="4F26B57C">
      <w:pPr>
        <w:rPr>
          <w:rFonts w:cs="Times New Roman"/>
        </w:rPr>
      </w:pPr>
    </w:p>
    <w:p w14:paraId="271D91F3" w14:textId="77777777" w:rsidR="00A0794E" w:rsidRDefault="00A0794E" w:rsidP="000511AB">
      <w:pPr>
        <w:rPr>
          <w:rFonts w:cs="Times New Roman"/>
          <w:szCs w:val="24"/>
        </w:rPr>
      </w:pPr>
    </w:p>
    <w:p w14:paraId="3474D3F8" w14:textId="77777777" w:rsidR="00A0794E" w:rsidRDefault="00A0794E" w:rsidP="000511AB">
      <w:pPr>
        <w:rPr>
          <w:rFonts w:cs="Times New Roman"/>
          <w:szCs w:val="24"/>
        </w:rPr>
      </w:pPr>
    </w:p>
    <w:p w14:paraId="00F4AFE2" w14:textId="5C008CAA" w:rsidR="00A0794E" w:rsidRDefault="00A0794E" w:rsidP="000511AB">
      <w:pPr>
        <w:rPr>
          <w:rFonts w:cs="Times New Roman"/>
          <w:szCs w:val="24"/>
        </w:rPr>
      </w:pPr>
    </w:p>
    <w:p w14:paraId="1C21343F" w14:textId="40DE0A3C" w:rsidR="00BA711C" w:rsidRDefault="00BA711C" w:rsidP="000511AB">
      <w:pPr>
        <w:rPr>
          <w:rFonts w:cs="Times New Roman"/>
          <w:szCs w:val="24"/>
        </w:rPr>
      </w:pPr>
    </w:p>
    <w:p w14:paraId="213B863A" w14:textId="03991E2A" w:rsidR="00BA711C" w:rsidRDefault="00BA711C" w:rsidP="000511AB">
      <w:pPr>
        <w:rPr>
          <w:rFonts w:cs="Times New Roman"/>
          <w:szCs w:val="24"/>
        </w:rPr>
      </w:pPr>
    </w:p>
    <w:p w14:paraId="6BB50944" w14:textId="77777777" w:rsidR="00BA711C" w:rsidRDefault="00BA711C">
      <w:pPr>
        <w:spacing w:after="160" w:line="259" w:lineRule="auto"/>
        <w:jc w:val="left"/>
      </w:pPr>
      <w:r>
        <w:br w:type="page"/>
      </w:r>
    </w:p>
    <w:p w14:paraId="54914683" w14:textId="77777777" w:rsidR="00803AFC" w:rsidRDefault="00803AFC" w:rsidP="000511AB">
      <w:pPr>
        <w:rPr>
          <w:rFonts w:cs="Times New Roman"/>
          <w:szCs w:val="24"/>
        </w:rPr>
      </w:pPr>
    </w:p>
    <w:sdt>
      <w:sdtPr>
        <w:rPr>
          <w:rFonts w:eastAsiaTheme="minorHAnsi" w:cstheme="minorBidi"/>
          <w:b/>
          <w:caps w:val="0"/>
          <w:szCs w:val="22"/>
          <w:lang w:val="es-ES" w:eastAsia="en-US"/>
        </w:rPr>
        <w:id w:val="-1246570310"/>
        <w:docPartObj>
          <w:docPartGallery w:val="Table of Contents"/>
          <w:docPartUnique/>
        </w:docPartObj>
      </w:sdtPr>
      <w:sdtEndPr>
        <w:rPr>
          <w:b w:val="0"/>
          <w:bCs/>
        </w:rPr>
      </w:sdtEndPr>
      <w:sdtContent>
        <w:p w14:paraId="644AF38B" w14:textId="77777777" w:rsidR="00AA5E51" w:rsidRDefault="00AA5E51">
          <w:pPr>
            <w:pStyle w:val="TtuloTDC"/>
          </w:pPr>
          <w:r>
            <w:rPr>
              <w:lang w:val="es-ES"/>
            </w:rPr>
            <w:t>Tabla de contenido</w:t>
          </w:r>
        </w:p>
        <w:p w14:paraId="2A6E012D" w14:textId="19531FF9" w:rsidR="00CC574F" w:rsidRDefault="00DB4E16">
          <w:pPr>
            <w:tabs>
              <w:tab w:val="right" w:leader="dot" w:pos="9394"/>
            </w:tabs>
            <w:rPr>
              <w:rFonts w:asciiTheme="minorHAnsi" w:eastAsiaTheme="minorEastAsia" w:hAnsiTheme="minorHAnsi"/>
              <w:noProof/>
              <w:sz w:val="22"/>
              <w:lang w:eastAsia="es-CO"/>
            </w:rPr>
          </w:pPr>
          <w:r>
            <w:fldChar w:fldCharType="begin"/>
          </w:r>
          <w:r>
            <w:instrText xml:space="preserve"> TOC \o "1-5" \h \z \u </w:instrText>
          </w:r>
          <w:r>
            <w:fldChar w:fldCharType="separate"/>
          </w:r>
          <w:hyperlink w:anchor="_Toc114672339" w:history="1">
            <w:r w:rsidR="00CC574F" w:rsidRPr="002323BC">
              <w:rPr>
                <w:rStyle w:val="Hipervnculo"/>
                <w:noProof/>
              </w:rPr>
              <w:t>RESUMEN</w:t>
            </w:r>
            <w:r w:rsidR="00CC574F">
              <w:rPr>
                <w:noProof/>
                <w:webHidden/>
              </w:rPr>
              <w:tab/>
            </w:r>
            <w:r w:rsidR="00CC574F">
              <w:rPr>
                <w:noProof/>
                <w:webHidden/>
              </w:rPr>
              <w:fldChar w:fldCharType="begin"/>
            </w:r>
            <w:r w:rsidR="00CC574F">
              <w:rPr>
                <w:noProof/>
                <w:webHidden/>
              </w:rPr>
              <w:instrText xml:space="preserve"> PAGEREF _Toc114672339 \h </w:instrText>
            </w:r>
            <w:r w:rsidR="00CC574F">
              <w:rPr>
                <w:noProof/>
                <w:webHidden/>
              </w:rPr>
            </w:r>
            <w:r w:rsidR="00CC574F">
              <w:rPr>
                <w:noProof/>
                <w:webHidden/>
              </w:rPr>
              <w:fldChar w:fldCharType="separate"/>
            </w:r>
            <w:r w:rsidR="004F4B8F">
              <w:rPr>
                <w:noProof/>
                <w:webHidden/>
              </w:rPr>
              <w:t>9</w:t>
            </w:r>
            <w:r w:rsidR="00CC574F">
              <w:rPr>
                <w:noProof/>
                <w:webHidden/>
              </w:rPr>
              <w:fldChar w:fldCharType="end"/>
            </w:r>
          </w:hyperlink>
        </w:p>
        <w:p w14:paraId="592FE17B" w14:textId="3CAC25D9" w:rsidR="00CC574F" w:rsidRDefault="00832CA8">
          <w:pPr>
            <w:tabs>
              <w:tab w:val="right" w:leader="dot" w:pos="9394"/>
            </w:tabs>
            <w:rPr>
              <w:rFonts w:asciiTheme="minorHAnsi" w:eastAsiaTheme="minorEastAsia" w:hAnsiTheme="minorHAnsi"/>
              <w:noProof/>
              <w:sz w:val="22"/>
              <w:lang w:eastAsia="es-CO"/>
            </w:rPr>
          </w:pPr>
          <w:hyperlink w:anchor="_Toc114672340" w:history="1">
            <w:r w:rsidR="00CC574F" w:rsidRPr="002323BC">
              <w:rPr>
                <w:rStyle w:val="Hipervnculo"/>
                <w:noProof/>
              </w:rPr>
              <w:t>ABSTRACT</w:t>
            </w:r>
            <w:r w:rsidR="00CC574F">
              <w:rPr>
                <w:noProof/>
                <w:webHidden/>
              </w:rPr>
              <w:tab/>
            </w:r>
            <w:r w:rsidR="00CC574F">
              <w:rPr>
                <w:noProof/>
                <w:webHidden/>
              </w:rPr>
              <w:fldChar w:fldCharType="begin"/>
            </w:r>
            <w:r w:rsidR="00CC574F">
              <w:rPr>
                <w:noProof/>
                <w:webHidden/>
              </w:rPr>
              <w:instrText xml:space="preserve"> PAGEREF _Toc114672340 \h </w:instrText>
            </w:r>
            <w:r w:rsidR="00CC574F">
              <w:rPr>
                <w:noProof/>
                <w:webHidden/>
              </w:rPr>
            </w:r>
            <w:r w:rsidR="00CC574F">
              <w:rPr>
                <w:noProof/>
                <w:webHidden/>
              </w:rPr>
              <w:fldChar w:fldCharType="separate"/>
            </w:r>
            <w:r w:rsidR="004F4B8F">
              <w:rPr>
                <w:noProof/>
                <w:webHidden/>
              </w:rPr>
              <w:t>10</w:t>
            </w:r>
            <w:r w:rsidR="00CC574F">
              <w:rPr>
                <w:noProof/>
                <w:webHidden/>
              </w:rPr>
              <w:fldChar w:fldCharType="end"/>
            </w:r>
          </w:hyperlink>
          <w:bookmarkStart w:id="0" w:name="_GoBack"/>
          <w:bookmarkEnd w:id="0"/>
        </w:p>
        <w:p w14:paraId="1CEA0620" w14:textId="26342F6D" w:rsidR="00CC574F" w:rsidRDefault="00832CA8">
          <w:pPr>
            <w:tabs>
              <w:tab w:val="right" w:leader="dot" w:pos="9394"/>
            </w:tabs>
            <w:rPr>
              <w:rFonts w:asciiTheme="minorHAnsi" w:eastAsiaTheme="minorEastAsia" w:hAnsiTheme="minorHAnsi"/>
              <w:noProof/>
              <w:sz w:val="22"/>
              <w:lang w:eastAsia="es-CO"/>
            </w:rPr>
          </w:pPr>
          <w:hyperlink w:anchor="_Toc114672341" w:history="1">
            <w:r w:rsidR="00CC574F" w:rsidRPr="002323BC">
              <w:rPr>
                <w:rStyle w:val="Hipervnculo"/>
                <w:noProof/>
              </w:rPr>
              <w:t>I. INTRODUCCIÓN</w:t>
            </w:r>
            <w:r w:rsidR="00CC574F">
              <w:rPr>
                <w:noProof/>
                <w:webHidden/>
              </w:rPr>
              <w:tab/>
            </w:r>
            <w:r w:rsidR="00CC574F">
              <w:rPr>
                <w:noProof/>
                <w:webHidden/>
              </w:rPr>
              <w:fldChar w:fldCharType="begin"/>
            </w:r>
            <w:r w:rsidR="00CC574F">
              <w:rPr>
                <w:noProof/>
                <w:webHidden/>
              </w:rPr>
              <w:instrText xml:space="preserve"> PAGEREF _Toc114672341 \h </w:instrText>
            </w:r>
            <w:r w:rsidR="00CC574F">
              <w:rPr>
                <w:noProof/>
                <w:webHidden/>
              </w:rPr>
            </w:r>
            <w:r w:rsidR="00CC574F">
              <w:rPr>
                <w:noProof/>
                <w:webHidden/>
              </w:rPr>
              <w:fldChar w:fldCharType="separate"/>
            </w:r>
            <w:r w:rsidR="004F4B8F">
              <w:rPr>
                <w:noProof/>
                <w:webHidden/>
              </w:rPr>
              <w:t>11</w:t>
            </w:r>
            <w:r w:rsidR="00CC574F">
              <w:rPr>
                <w:noProof/>
                <w:webHidden/>
              </w:rPr>
              <w:fldChar w:fldCharType="end"/>
            </w:r>
          </w:hyperlink>
        </w:p>
        <w:p w14:paraId="58F9B651" w14:textId="79379C57" w:rsidR="00CC574F" w:rsidRDefault="00832CA8">
          <w:pPr>
            <w:tabs>
              <w:tab w:val="right" w:leader="dot" w:pos="9394"/>
            </w:tabs>
            <w:rPr>
              <w:rFonts w:asciiTheme="minorHAnsi" w:eastAsiaTheme="minorEastAsia" w:hAnsiTheme="minorHAnsi"/>
              <w:noProof/>
              <w:sz w:val="22"/>
              <w:lang w:eastAsia="es-CO"/>
            </w:rPr>
          </w:pPr>
          <w:hyperlink w:anchor="_Toc114672342" w:history="1">
            <w:r w:rsidR="00CC574F" w:rsidRPr="002323BC">
              <w:rPr>
                <w:rStyle w:val="Hipervnculo"/>
                <w:noProof/>
              </w:rPr>
              <w:t>III. JUSTIFICACIÓN</w:t>
            </w:r>
            <w:r w:rsidR="00CC574F">
              <w:rPr>
                <w:noProof/>
                <w:webHidden/>
              </w:rPr>
              <w:tab/>
            </w:r>
            <w:r w:rsidR="00CC574F">
              <w:rPr>
                <w:noProof/>
                <w:webHidden/>
              </w:rPr>
              <w:fldChar w:fldCharType="begin"/>
            </w:r>
            <w:r w:rsidR="00CC574F">
              <w:rPr>
                <w:noProof/>
                <w:webHidden/>
              </w:rPr>
              <w:instrText xml:space="preserve"> PAGEREF _Toc114672342 \h </w:instrText>
            </w:r>
            <w:r w:rsidR="00CC574F">
              <w:rPr>
                <w:noProof/>
                <w:webHidden/>
              </w:rPr>
            </w:r>
            <w:r w:rsidR="00CC574F">
              <w:rPr>
                <w:noProof/>
                <w:webHidden/>
              </w:rPr>
              <w:fldChar w:fldCharType="separate"/>
            </w:r>
            <w:r w:rsidR="004F4B8F">
              <w:rPr>
                <w:noProof/>
                <w:webHidden/>
              </w:rPr>
              <w:t>13</w:t>
            </w:r>
            <w:r w:rsidR="00CC574F">
              <w:rPr>
                <w:noProof/>
                <w:webHidden/>
              </w:rPr>
              <w:fldChar w:fldCharType="end"/>
            </w:r>
          </w:hyperlink>
        </w:p>
        <w:p w14:paraId="7ED42035" w14:textId="2B0DCDBF" w:rsidR="00CC574F" w:rsidRDefault="00832CA8">
          <w:pPr>
            <w:tabs>
              <w:tab w:val="right" w:leader="dot" w:pos="9394"/>
            </w:tabs>
            <w:rPr>
              <w:rFonts w:asciiTheme="minorHAnsi" w:eastAsiaTheme="minorEastAsia" w:hAnsiTheme="minorHAnsi"/>
              <w:noProof/>
              <w:sz w:val="22"/>
              <w:lang w:eastAsia="es-CO"/>
            </w:rPr>
          </w:pPr>
          <w:hyperlink w:anchor="_Toc114672343" w:history="1">
            <w:r w:rsidR="00CC574F" w:rsidRPr="002323BC">
              <w:rPr>
                <w:rStyle w:val="Hipervnculo"/>
                <w:noProof/>
              </w:rPr>
              <w:t>IV. OBJETIVOS</w:t>
            </w:r>
            <w:r w:rsidR="00CC574F">
              <w:rPr>
                <w:noProof/>
                <w:webHidden/>
              </w:rPr>
              <w:tab/>
            </w:r>
            <w:r w:rsidR="00CC574F">
              <w:rPr>
                <w:noProof/>
                <w:webHidden/>
              </w:rPr>
              <w:fldChar w:fldCharType="begin"/>
            </w:r>
            <w:r w:rsidR="00CC574F">
              <w:rPr>
                <w:noProof/>
                <w:webHidden/>
              </w:rPr>
              <w:instrText xml:space="preserve"> PAGEREF _Toc114672343 \h </w:instrText>
            </w:r>
            <w:r w:rsidR="00CC574F">
              <w:rPr>
                <w:noProof/>
                <w:webHidden/>
              </w:rPr>
            </w:r>
            <w:r w:rsidR="00CC574F">
              <w:rPr>
                <w:noProof/>
                <w:webHidden/>
              </w:rPr>
              <w:fldChar w:fldCharType="separate"/>
            </w:r>
            <w:r w:rsidR="004F4B8F">
              <w:rPr>
                <w:noProof/>
                <w:webHidden/>
              </w:rPr>
              <w:t>14</w:t>
            </w:r>
            <w:r w:rsidR="00CC574F">
              <w:rPr>
                <w:noProof/>
                <w:webHidden/>
              </w:rPr>
              <w:fldChar w:fldCharType="end"/>
            </w:r>
          </w:hyperlink>
        </w:p>
        <w:p w14:paraId="2AE488D7" w14:textId="2678FE37" w:rsidR="00CC574F" w:rsidRDefault="00832CA8">
          <w:pPr>
            <w:tabs>
              <w:tab w:val="right" w:leader="dot" w:pos="9394"/>
            </w:tabs>
            <w:rPr>
              <w:rFonts w:asciiTheme="minorHAnsi" w:eastAsiaTheme="minorEastAsia" w:hAnsiTheme="minorHAnsi"/>
              <w:noProof/>
              <w:sz w:val="22"/>
              <w:lang w:eastAsia="es-CO"/>
            </w:rPr>
          </w:pPr>
          <w:hyperlink w:anchor="_Toc114672344" w:history="1">
            <w:r w:rsidR="00CC574F" w:rsidRPr="002323BC">
              <w:rPr>
                <w:rStyle w:val="Hipervnculo"/>
                <w:noProof/>
              </w:rPr>
              <w:t>V. PROBLEMA DE INVESTIGACIÓN</w:t>
            </w:r>
            <w:r w:rsidR="00CC574F">
              <w:rPr>
                <w:noProof/>
                <w:webHidden/>
              </w:rPr>
              <w:tab/>
            </w:r>
            <w:r w:rsidR="00CC574F">
              <w:rPr>
                <w:noProof/>
                <w:webHidden/>
              </w:rPr>
              <w:fldChar w:fldCharType="begin"/>
            </w:r>
            <w:r w:rsidR="00CC574F">
              <w:rPr>
                <w:noProof/>
                <w:webHidden/>
              </w:rPr>
              <w:instrText xml:space="preserve"> PAGEREF _Toc114672344 \h </w:instrText>
            </w:r>
            <w:r w:rsidR="00CC574F">
              <w:rPr>
                <w:noProof/>
                <w:webHidden/>
              </w:rPr>
            </w:r>
            <w:r w:rsidR="00CC574F">
              <w:rPr>
                <w:noProof/>
                <w:webHidden/>
              </w:rPr>
              <w:fldChar w:fldCharType="separate"/>
            </w:r>
            <w:r w:rsidR="004F4B8F">
              <w:rPr>
                <w:noProof/>
                <w:webHidden/>
              </w:rPr>
              <w:t>15</w:t>
            </w:r>
            <w:r w:rsidR="00CC574F">
              <w:rPr>
                <w:noProof/>
                <w:webHidden/>
              </w:rPr>
              <w:fldChar w:fldCharType="end"/>
            </w:r>
          </w:hyperlink>
        </w:p>
        <w:p w14:paraId="1C62760D" w14:textId="11B5AAC2" w:rsidR="00CC574F" w:rsidRDefault="00832CA8">
          <w:pPr>
            <w:tabs>
              <w:tab w:val="right" w:leader="dot" w:pos="9394"/>
            </w:tabs>
            <w:rPr>
              <w:rFonts w:asciiTheme="minorHAnsi" w:eastAsiaTheme="minorEastAsia" w:hAnsiTheme="minorHAnsi"/>
              <w:noProof/>
              <w:sz w:val="22"/>
              <w:lang w:eastAsia="es-CO"/>
            </w:rPr>
          </w:pPr>
          <w:hyperlink w:anchor="_Toc114672345" w:history="1">
            <w:r w:rsidR="00CC574F" w:rsidRPr="002323BC">
              <w:rPr>
                <w:rStyle w:val="Hipervnculo"/>
                <w:noProof/>
              </w:rPr>
              <w:t>VI. HIPÓTESIS</w:t>
            </w:r>
            <w:r w:rsidR="00CC574F">
              <w:rPr>
                <w:noProof/>
                <w:webHidden/>
              </w:rPr>
              <w:tab/>
            </w:r>
            <w:r w:rsidR="00CC574F">
              <w:rPr>
                <w:noProof/>
                <w:webHidden/>
              </w:rPr>
              <w:fldChar w:fldCharType="begin"/>
            </w:r>
            <w:r w:rsidR="00CC574F">
              <w:rPr>
                <w:noProof/>
                <w:webHidden/>
              </w:rPr>
              <w:instrText xml:space="preserve"> PAGEREF _Toc114672345 \h </w:instrText>
            </w:r>
            <w:r w:rsidR="00CC574F">
              <w:rPr>
                <w:noProof/>
                <w:webHidden/>
              </w:rPr>
            </w:r>
            <w:r w:rsidR="00CC574F">
              <w:rPr>
                <w:noProof/>
                <w:webHidden/>
              </w:rPr>
              <w:fldChar w:fldCharType="separate"/>
            </w:r>
            <w:r w:rsidR="004F4B8F">
              <w:rPr>
                <w:noProof/>
                <w:webHidden/>
              </w:rPr>
              <w:t>16</w:t>
            </w:r>
            <w:r w:rsidR="00CC574F">
              <w:rPr>
                <w:noProof/>
                <w:webHidden/>
              </w:rPr>
              <w:fldChar w:fldCharType="end"/>
            </w:r>
          </w:hyperlink>
        </w:p>
        <w:p w14:paraId="08579151" w14:textId="4EF14C7E" w:rsidR="00CC574F" w:rsidRDefault="00832CA8">
          <w:pPr>
            <w:tabs>
              <w:tab w:val="right" w:leader="dot" w:pos="9394"/>
            </w:tabs>
            <w:rPr>
              <w:rFonts w:asciiTheme="minorHAnsi" w:eastAsiaTheme="minorEastAsia" w:hAnsiTheme="minorHAnsi"/>
              <w:noProof/>
              <w:sz w:val="22"/>
              <w:lang w:eastAsia="es-CO"/>
            </w:rPr>
          </w:pPr>
          <w:hyperlink w:anchor="_Toc114672346" w:history="1">
            <w:r w:rsidR="00CC574F" w:rsidRPr="002323BC">
              <w:rPr>
                <w:rStyle w:val="Hipervnculo"/>
                <w:noProof/>
              </w:rPr>
              <w:t>VII. MARCO TEÓRICO</w:t>
            </w:r>
            <w:r w:rsidR="00CC574F">
              <w:rPr>
                <w:noProof/>
                <w:webHidden/>
              </w:rPr>
              <w:tab/>
            </w:r>
            <w:r w:rsidR="00CC574F">
              <w:rPr>
                <w:noProof/>
                <w:webHidden/>
              </w:rPr>
              <w:fldChar w:fldCharType="begin"/>
            </w:r>
            <w:r w:rsidR="00CC574F">
              <w:rPr>
                <w:noProof/>
                <w:webHidden/>
              </w:rPr>
              <w:instrText xml:space="preserve"> PAGEREF _Toc114672346 \h </w:instrText>
            </w:r>
            <w:r w:rsidR="00CC574F">
              <w:rPr>
                <w:noProof/>
                <w:webHidden/>
              </w:rPr>
            </w:r>
            <w:r w:rsidR="00CC574F">
              <w:rPr>
                <w:noProof/>
                <w:webHidden/>
              </w:rPr>
              <w:fldChar w:fldCharType="separate"/>
            </w:r>
            <w:r w:rsidR="004F4B8F">
              <w:rPr>
                <w:noProof/>
                <w:webHidden/>
              </w:rPr>
              <w:t>17</w:t>
            </w:r>
            <w:r w:rsidR="00CC574F">
              <w:rPr>
                <w:noProof/>
                <w:webHidden/>
              </w:rPr>
              <w:fldChar w:fldCharType="end"/>
            </w:r>
          </w:hyperlink>
        </w:p>
        <w:p w14:paraId="226E7392" w14:textId="5A36F287" w:rsidR="00CC574F" w:rsidRDefault="00832CA8">
          <w:pPr>
            <w:tabs>
              <w:tab w:val="right" w:leader="dot" w:pos="9394"/>
            </w:tabs>
            <w:rPr>
              <w:rFonts w:asciiTheme="minorHAnsi" w:eastAsiaTheme="minorEastAsia" w:hAnsiTheme="minorHAnsi"/>
              <w:noProof/>
              <w:sz w:val="22"/>
              <w:lang w:eastAsia="es-CO"/>
            </w:rPr>
          </w:pPr>
          <w:hyperlink w:anchor="_Toc114672347" w:history="1">
            <w:r w:rsidR="00CC574F" w:rsidRPr="002323BC">
              <w:rPr>
                <w:rStyle w:val="Hipervnculo"/>
                <w:noProof/>
              </w:rPr>
              <w:t>VIII. METODOLOGÍA</w:t>
            </w:r>
            <w:r w:rsidR="00CC574F">
              <w:rPr>
                <w:noProof/>
                <w:webHidden/>
              </w:rPr>
              <w:tab/>
            </w:r>
            <w:r w:rsidR="00CC574F">
              <w:rPr>
                <w:noProof/>
                <w:webHidden/>
              </w:rPr>
              <w:fldChar w:fldCharType="begin"/>
            </w:r>
            <w:r w:rsidR="00CC574F">
              <w:rPr>
                <w:noProof/>
                <w:webHidden/>
              </w:rPr>
              <w:instrText xml:space="preserve"> PAGEREF _Toc114672347 \h </w:instrText>
            </w:r>
            <w:r w:rsidR="00CC574F">
              <w:rPr>
                <w:noProof/>
                <w:webHidden/>
              </w:rPr>
            </w:r>
            <w:r w:rsidR="00CC574F">
              <w:rPr>
                <w:noProof/>
                <w:webHidden/>
              </w:rPr>
              <w:fldChar w:fldCharType="separate"/>
            </w:r>
            <w:r w:rsidR="004F4B8F">
              <w:rPr>
                <w:noProof/>
                <w:webHidden/>
              </w:rPr>
              <w:t>18</w:t>
            </w:r>
            <w:r w:rsidR="00CC574F">
              <w:rPr>
                <w:noProof/>
                <w:webHidden/>
              </w:rPr>
              <w:fldChar w:fldCharType="end"/>
            </w:r>
          </w:hyperlink>
        </w:p>
        <w:p w14:paraId="025462C9" w14:textId="552B400B" w:rsidR="00CC574F" w:rsidRDefault="00832CA8">
          <w:pPr>
            <w:tabs>
              <w:tab w:val="right" w:leader="dot" w:pos="9394"/>
            </w:tabs>
            <w:rPr>
              <w:rFonts w:asciiTheme="minorHAnsi" w:eastAsiaTheme="minorEastAsia" w:hAnsiTheme="minorHAnsi"/>
              <w:noProof/>
              <w:sz w:val="22"/>
              <w:lang w:eastAsia="es-CO"/>
            </w:rPr>
          </w:pPr>
          <w:hyperlink w:anchor="_Toc114672348" w:history="1">
            <w:r w:rsidR="00CC574F" w:rsidRPr="002323BC">
              <w:rPr>
                <w:rStyle w:val="Hipervnculo"/>
                <w:rFonts w:cs="Times New Roman"/>
                <w:noProof/>
              </w:rPr>
              <w:t>IX RESULTADOS</w:t>
            </w:r>
            <w:r w:rsidR="00CC574F">
              <w:rPr>
                <w:noProof/>
                <w:webHidden/>
              </w:rPr>
              <w:tab/>
            </w:r>
            <w:r w:rsidR="00CC574F">
              <w:rPr>
                <w:noProof/>
                <w:webHidden/>
              </w:rPr>
              <w:fldChar w:fldCharType="begin"/>
            </w:r>
            <w:r w:rsidR="00CC574F">
              <w:rPr>
                <w:noProof/>
                <w:webHidden/>
              </w:rPr>
              <w:instrText xml:space="preserve"> PAGEREF _Toc114672348 \h </w:instrText>
            </w:r>
            <w:r w:rsidR="00CC574F">
              <w:rPr>
                <w:noProof/>
                <w:webHidden/>
              </w:rPr>
            </w:r>
            <w:r w:rsidR="00CC574F">
              <w:rPr>
                <w:noProof/>
                <w:webHidden/>
              </w:rPr>
              <w:fldChar w:fldCharType="separate"/>
            </w:r>
            <w:r w:rsidR="004F4B8F">
              <w:rPr>
                <w:noProof/>
                <w:webHidden/>
              </w:rPr>
              <w:t>19</w:t>
            </w:r>
            <w:r w:rsidR="00CC574F">
              <w:rPr>
                <w:noProof/>
                <w:webHidden/>
              </w:rPr>
              <w:fldChar w:fldCharType="end"/>
            </w:r>
          </w:hyperlink>
        </w:p>
        <w:p w14:paraId="7A5E7C14" w14:textId="7CD104BE" w:rsidR="00CC574F" w:rsidRDefault="00832CA8">
          <w:pPr>
            <w:tabs>
              <w:tab w:val="right" w:leader="dot" w:pos="9394"/>
            </w:tabs>
            <w:rPr>
              <w:rFonts w:asciiTheme="minorHAnsi" w:eastAsiaTheme="minorEastAsia" w:hAnsiTheme="minorHAnsi"/>
              <w:noProof/>
              <w:sz w:val="22"/>
              <w:lang w:eastAsia="es-CO"/>
            </w:rPr>
          </w:pPr>
          <w:hyperlink w:anchor="_Toc114672349" w:history="1">
            <w:r w:rsidR="00CC574F" w:rsidRPr="002323BC">
              <w:rPr>
                <w:rStyle w:val="Hipervnculo"/>
                <w:noProof/>
              </w:rPr>
              <w:t>CONCLUSIONES</w:t>
            </w:r>
            <w:r w:rsidR="00CC574F">
              <w:rPr>
                <w:noProof/>
                <w:webHidden/>
              </w:rPr>
              <w:tab/>
            </w:r>
            <w:r w:rsidR="00CC574F">
              <w:rPr>
                <w:noProof/>
                <w:webHidden/>
              </w:rPr>
              <w:fldChar w:fldCharType="begin"/>
            </w:r>
            <w:r w:rsidR="00CC574F">
              <w:rPr>
                <w:noProof/>
                <w:webHidden/>
              </w:rPr>
              <w:instrText xml:space="preserve"> PAGEREF _Toc114672349 \h </w:instrText>
            </w:r>
            <w:r w:rsidR="00CC574F">
              <w:rPr>
                <w:noProof/>
                <w:webHidden/>
              </w:rPr>
            </w:r>
            <w:r w:rsidR="00CC574F">
              <w:rPr>
                <w:noProof/>
                <w:webHidden/>
              </w:rPr>
              <w:fldChar w:fldCharType="separate"/>
            </w:r>
            <w:r w:rsidR="004F4B8F">
              <w:rPr>
                <w:noProof/>
                <w:webHidden/>
              </w:rPr>
              <w:t>20</w:t>
            </w:r>
            <w:r w:rsidR="00CC574F">
              <w:rPr>
                <w:noProof/>
                <w:webHidden/>
              </w:rPr>
              <w:fldChar w:fldCharType="end"/>
            </w:r>
          </w:hyperlink>
        </w:p>
        <w:p w14:paraId="15CAFAEA" w14:textId="50032145" w:rsidR="00CC574F" w:rsidRDefault="00832CA8">
          <w:pPr>
            <w:tabs>
              <w:tab w:val="right" w:leader="dot" w:pos="9394"/>
            </w:tabs>
            <w:rPr>
              <w:rFonts w:asciiTheme="minorHAnsi" w:eastAsiaTheme="minorEastAsia" w:hAnsiTheme="minorHAnsi"/>
              <w:noProof/>
              <w:sz w:val="22"/>
              <w:lang w:eastAsia="es-CO"/>
            </w:rPr>
          </w:pPr>
          <w:hyperlink w:anchor="_Toc114672350" w:history="1">
            <w:r w:rsidR="00CC574F" w:rsidRPr="002323BC">
              <w:rPr>
                <w:rStyle w:val="Hipervnculo"/>
                <w:noProof/>
              </w:rPr>
              <w:t>REFERENCIAS</w:t>
            </w:r>
            <w:r w:rsidR="00CC574F">
              <w:rPr>
                <w:noProof/>
                <w:webHidden/>
              </w:rPr>
              <w:tab/>
            </w:r>
            <w:r w:rsidR="00CC574F">
              <w:rPr>
                <w:noProof/>
                <w:webHidden/>
              </w:rPr>
              <w:fldChar w:fldCharType="begin"/>
            </w:r>
            <w:r w:rsidR="00CC574F">
              <w:rPr>
                <w:noProof/>
                <w:webHidden/>
              </w:rPr>
              <w:instrText xml:space="preserve"> PAGEREF _Toc114672350 \h </w:instrText>
            </w:r>
            <w:r w:rsidR="00CC574F">
              <w:rPr>
                <w:noProof/>
                <w:webHidden/>
              </w:rPr>
            </w:r>
            <w:r w:rsidR="00CC574F">
              <w:rPr>
                <w:noProof/>
                <w:webHidden/>
              </w:rPr>
              <w:fldChar w:fldCharType="separate"/>
            </w:r>
            <w:r w:rsidR="004F4B8F">
              <w:rPr>
                <w:noProof/>
                <w:webHidden/>
              </w:rPr>
              <w:t>21</w:t>
            </w:r>
            <w:r w:rsidR="00CC574F">
              <w:rPr>
                <w:noProof/>
                <w:webHidden/>
              </w:rPr>
              <w:fldChar w:fldCharType="end"/>
            </w:r>
          </w:hyperlink>
        </w:p>
        <w:p w14:paraId="27089FED" w14:textId="77777777" w:rsidR="00AA5E51" w:rsidRDefault="00DB4E16">
          <w:r>
            <w:fldChar w:fldCharType="end"/>
          </w:r>
        </w:p>
      </w:sdtContent>
    </w:sdt>
    <w:p w14:paraId="10EC146D" w14:textId="77777777" w:rsidR="00F15F89" w:rsidRDefault="00F15F89" w:rsidP="00CE2F3B">
      <w:pPr>
        <w:jc w:val="center"/>
        <w:rPr>
          <w:rFonts w:cs="Times New Roman"/>
          <w:szCs w:val="24"/>
        </w:rPr>
      </w:pPr>
    </w:p>
    <w:p w14:paraId="4BD85E75" w14:textId="77777777" w:rsidR="00F15F89" w:rsidRDefault="00F15F89" w:rsidP="00F15F89">
      <w:pPr>
        <w:rPr>
          <w:rFonts w:cs="Times New Roman"/>
          <w:szCs w:val="24"/>
        </w:rPr>
      </w:pPr>
    </w:p>
    <w:p w14:paraId="46AC8592" w14:textId="77777777" w:rsidR="00CA7134" w:rsidRDefault="00CA7134" w:rsidP="00F15F89">
      <w:pPr>
        <w:rPr>
          <w:rFonts w:cs="Times New Roman"/>
          <w:szCs w:val="24"/>
        </w:rPr>
      </w:pPr>
    </w:p>
    <w:p w14:paraId="638D0E6C" w14:textId="77777777" w:rsidR="001C36B5" w:rsidRDefault="001C36B5" w:rsidP="00F15F89">
      <w:pPr>
        <w:jc w:val="center"/>
        <w:rPr>
          <w:rFonts w:cs="Times New Roman"/>
          <w:b/>
          <w:szCs w:val="24"/>
        </w:rPr>
      </w:pPr>
    </w:p>
    <w:p w14:paraId="356F4404" w14:textId="77777777" w:rsidR="008618E0" w:rsidRDefault="008618E0" w:rsidP="00F15F89">
      <w:pPr>
        <w:jc w:val="center"/>
        <w:rPr>
          <w:rFonts w:cs="Times New Roman"/>
          <w:b/>
          <w:szCs w:val="24"/>
        </w:rPr>
      </w:pPr>
    </w:p>
    <w:p w14:paraId="08910DD2" w14:textId="77777777" w:rsidR="008618E0" w:rsidRDefault="008618E0" w:rsidP="00F15F89">
      <w:pPr>
        <w:jc w:val="center"/>
        <w:rPr>
          <w:rFonts w:cs="Times New Roman"/>
          <w:b/>
          <w:szCs w:val="24"/>
        </w:rPr>
      </w:pPr>
    </w:p>
    <w:p w14:paraId="3FCBE5E4" w14:textId="77777777" w:rsidR="008618E0" w:rsidRDefault="008618E0" w:rsidP="00F15F89">
      <w:pPr>
        <w:jc w:val="center"/>
        <w:rPr>
          <w:rFonts w:cs="Times New Roman"/>
          <w:b/>
          <w:szCs w:val="24"/>
        </w:rPr>
      </w:pPr>
    </w:p>
    <w:p w14:paraId="0C3F22F0" w14:textId="77777777" w:rsidR="008618E0" w:rsidRDefault="008618E0" w:rsidP="00F15F89">
      <w:pPr>
        <w:jc w:val="center"/>
        <w:rPr>
          <w:rFonts w:cs="Times New Roman"/>
          <w:b/>
          <w:szCs w:val="24"/>
        </w:rPr>
      </w:pPr>
    </w:p>
    <w:p w14:paraId="6D2C131F" w14:textId="77777777" w:rsidR="008618E0" w:rsidRDefault="008618E0" w:rsidP="00F15F89">
      <w:pPr>
        <w:jc w:val="center"/>
        <w:rPr>
          <w:rFonts w:cs="Times New Roman"/>
          <w:b/>
          <w:szCs w:val="24"/>
        </w:rPr>
      </w:pPr>
    </w:p>
    <w:p w14:paraId="4EE68678" w14:textId="77777777" w:rsidR="00A96A6B" w:rsidRDefault="00A96A6B" w:rsidP="00F15F89">
      <w:pPr>
        <w:jc w:val="center"/>
        <w:rPr>
          <w:rFonts w:cs="Times New Roman"/>
          <w:b/>
          <w:szCs w:val="24"/>
        </w:rPr>
      </w:pPr>
    </w:p>
    <w:p w14:paraId="7CC18D52" w14:textId="77777777" w:rsidR="00A96A6B" w:rsidRDefault="00A96A6B" w:rsidP="00F15F89">
      <w:pPr>
        <w:jc w:val="center"/>
        <w:rPr>
          <w:rFonts w:cs="Times New Roman"/>
          <w:b/>
          <w:szCs w:val="24"/>
        </w:rPr>
      </w:pPr>
    </w:p>
    <w:p w14:paraId="285779ED" w14:textId="77777777" w:rsidR="00A96A6B" w:rsidRDefault="00A96A6B" w:rsidP="00F15F89">
      <w:pPr>
        <w:jc w:val="center"/>
        <w:rPr>
          <w:rFonts w:cs="Times New Roman"/>
          <w:b/>
          <w:szCs w:val="24"/>
        </w:rPr>
      </w:pPr>
    </w:p>
    <w:p w14:paraId="3EED4BBE" w14:textId="77777777" w:rsidR="008618E0" w:rsidRDefault="008618E0" w:rsidP="00F15F89">
      <w:pPr>
        <w:jc w:val="center"/>
        <w:rPr>
          <w:rFonts w:cs="Times New Roman"/>
          <w:b/>
          <w:szCs w:val="24"/>
        </w:rPr>
      </w:pPr>
    </w:p>
    <w:p w14:paraId="307F9F47" w14:textId="77777777" w:rsidR="00CC574F" w:rsidRDefault="00CC574F" w:rsidP="00F15F89">
      <w:pPr>
        <w:jc w:val="center"/>
        <w:rPr>
          <w:rFonts w:cs="Times New Roman"/>
          <w:b/>
          <w:szCs w:val="24"/>
        </w:rPr>
      </w:pPr>
    </w:p>
    <w:p w14:paraId="2B0E25CF" w14:textId="77777777" w:rsidR="00CC574F" w:rsidRDefault="00CC574F" w:rsidP="00F15F89">
      <w:pPr>
        <w:jc w:val="center"/>
        <w:rPr>
          <w:rFonts w:cs="Times New Roman"/>
          <w:b/>
          <w:szCs w:val="24"/>
        </w:rPr>
      </w:pPr>
    </w:p>
    <w:p w14:paraId="58CD46D2" w14:textId="77777777" w:rsidR="00CC574F" w:rsidRDefault="00CC574F" w:rsidP="00F15F89">
      <w:pPr>
        <w:jc w:val="center"/>
        <w:rPr>
          <w:rFonts w:cs="Times New Roman"/>
          <w:b/>
          <w:szCs w:val="24"/>
        </w:rPr>
      </w:pPr>
    </w:p>
    <w:p w14:paraId="5622D136" w14:textId="77777777" w:rsidR="008618E0" w:rsidRDefault="008618E0" w:rsidP="00F15F89">
      <w:pPr>
        <w:jc w:val="center"/>
        <w:rPr>
          <w:rFonts w:cs="Times New Roman"/>
          <w:b/>
          <w:szCs w:val="24"/>
        </w:rPr>
      </w:pPr>
    </w:p>
    <w:p w14:paraId="10C0E62D" w14:textId="77777777" w:rsidR="008618E0" w:rsidRDefault="008618E0" w:rsidP="00F15F89">
      <w:pPr>
        <w:jc w:val="center"/>
        <w:rPr>
          <w:rFonts w:cs="Times New Roman"/>
          <w:b/>
          <w:szCs w:val="24"/>
        </w:rPr>
      </w:pPr>
    </w:p>
    <w:p w14:paraId="534B12DB" w14:textId="77777777" w:rsidR="00F15F89" w:rsidRPr="001A7F00" w:rsidRDefault="00F15F89" w:rsidP="00F15F89">
      <w:pPr>
        <w:jc w:val="center"/>
        <w:rPr>
          <w:rFonts w:cs="Times New Roman"/>
          <w:szCs w:val="24"/>
        </w:rPr>
      </w:pPr>
      <w:r w:rsidRPr="4F26B57C">
        <w:rPr>
          <w:rFonts w:cs="Times New Roman"/>
        </w:rPr>
        <w:t>LISTA DE TABLAS</w:t>
      </w:r>
    </w:p>
    <w:p w14:paraId="4D5328A0" w14:textId="681C687C" w:rsidR="4F26B57C" w:rsidRDefault="4F26B57C" w:rsidP="4F26B57C">
      <w:pPr>
        <w:jc w:val="center"/>
        <w:rPr>
          <w:rFonts w:cs="Times New Roman"/>
        </w:rPr>
      </w:pPr>
    </w:p>
    <w:p w14:paraId="021F327B" w14:textId="77777777" w:rsidR="005822F5" w:rsidRDefault="005822F5">
      <w:pPr>
        <w:tabs>
          <w:tab w:val="right" w:leader="dot" w:pos="9394"/>
        </w:tabs>
        <w:rPr>
          <w:rFonts w:asciiTheme="minorHAnsi" w:eastAsiaTheme="minorEastAsia" w:hAnsiTheme="minorHAnsi"/>
          <w:noProof/>
          <w:sz w:val="22"/>
          <w:lang w:eastAsia="es-CO"/>
        </w:rPr>
      </w:pPr>
      <w:r>
        <w:rPr>
          <w:rFonts w:cs="Times New Roman"/>
          <w:szCs w:val="24"/>
        </w:rPr>
        <w:fldChar w:fldCharType="begin"/>
      </w:r>
      <w:r>
        <w:rPr>
          <w:rFonts w:cs="Times New Roman"/>
          <w:szCs w:val="24"/>
        </w:rPr>
        <w:instrText xml:space="preserve"> TOC \h \z \c "Tabla" </w:instrText>
      </w:r>
      <w:r>
        <w:rPr>
          <w:rFonts w:cs="Times New Roman"/>
          <w:szCs w:val="24"/>
        </w:rPr>
        <w:fldChar w:fldCharType="separate"/>
      </w:r>
      <w:hyperlink w:anchor="_Toc114570891" w:history="1">
        <w:r w:rsidRPr="00146043">
          <w:rPr>
            <w:rStyle w:val="Hipervnculo"/>
            <w:noProof/>
          </w:rPr>
          <w:t>Tabla I Abreviaturas</w:t>
        </w:r>
        <w:r>
          <w:rPr>
            <w:noProof/>
            <w:webHidden/>
          </w:rPr>
          <w:tab/>
        </w:r>
        <w:r>
          <w:rPr>
            <w:noProof/>
            <w:webHidden/>
          </w:rPr>
          <w:fldChar w:fldCharType="begin"/>
        </w:r>
        <w:r>
          <w:rPr>
            <w:noProof/>
            <w:webHidden/>
          </w:rPr>
          <w:instrText xml:space="preserve"> PAGEREF _Toc114570891 \h </w:instrText>
        </w:r>
        <w:r>
          <w:rPr>
            <w:noProof/>
            <w:webHidden/>
          </w:rPr>
        </w:r>
        <w:r>
          <w:rPr>
            <w:noProof/>
            <w:webHidden/>
          </w:rPr>
          <w:fldChar w:fldCharType="separate"/>
        </w:r>
        <w:r>
          <w:rPr>
            <w:noProof/>
            <w:webHidden/>
          </w:rPr>
          <w:t>16</w:t>
        </w:r>
        <w:r>
          <w:rPr>
            <w:noProof/>
            <w:webHidden/>
          </w:rPr>
          <w:fldChar w:fldCharType="end"/>
        </w:r>
      </w:hyperlink>
    </w:p>
    <w:p w14:paraId="01E040C6" w14:textId="77777777" w:rsidR="00F15F89" w:rsidRDefault="005822F5" w:rsidP="00F15F89">
      <w:pPr>
        <w:jc w:val="center"/>
        <w:rPr>
          <w:rFonts w:cs="Times New Roman"/>
          <w:szCs w:val="24"/>
        </w:rPr>
      </w:pPr>
      <w:r>
        <w:rPr>
          <w:rFonts w:cs="Times New Roman"/>
          <w:szCs w:val="24"/>
        </w:rPr>
        <w:fldChar w:fldCharType="end"/>
      </w:r>
    </w:p>
    <w:p w14:paraId="1321A63B" w14:textId="77777777" w:rsidR="00F15F89" w:rsidRDefault="00F15F89" w:rsidP="00F15F89">
      <w:pPr>
        <w:jc w:val="center"/>
        <w:rPr>
          <w:rFonts w:cs="Times New Roman"/>
          <w:szCs w:val="24"/>
        </w:rPr>
      </w:pPr>
    </w:p>
    <w:p w14:paraId="0CF2D5B0" w14:textId="77777777" w:rsidR="00F15F89" w:rsidRDefault="00F15F89" w:rsidP="00F15F89">
      <w:pPr>
        <w:jc w:val="center"/>
        <w:rPr>
          <w:rFonts w:cs="Times New Roman"/>
          <w:szCs w:val="24"/>
        </w:rPr>
      </w:pPr>
    </w:p>
    <w:p w14:paraId="5AFC6BE4" w14:textId="77777777" w:rsidR="00F15F89" w:rsidRDefault="00F15F89" w:rsidP="00F15F89">
      <w:pPr>
        <w:jc w:val="center"/>
        <w:rPr>
          <w:rFonts w:cs="Times New Roman"/>
          <w:szCs w:val="24"/>
        </w:rPr>
      </w:pPr>
    </w:p>
    <w:p w14:paraId="20C3DEE5" w14:textId="77777777" w:rsidR="00F15F89" w:rsidRDefault="00F15F89" w:rsidP="00F15F89">
      <w:pPr>
        <w:jc w:val="center"/>
        <w:rPr>
          <w:rFonts w:cs="Times New Roman"/>
          <w:szCs w:val="24"/>
        </w:rPr>
      </w:pPr>
    </w:p>
    <w:p w14:paraId="154AA906" w14:textId="77777777" w:rsidR="00F15F89" w:rsidRDefault="00F15F89" w:rsidP="00F15F89">
      <w:pPr>
        <w:jc w:val="center"/>
        <w:rPr>
          <w:rFonts w:cs="Times New Roman"/>
          <w:szCs w:val="24"/>
        </w:rPr>
      </w:pPr>
    </w:p>
    <w:p w14:paraId="6C42F6A3" w14:textId="77777777" w:rsidR="00F15F89" w:rsidRDefault="00F15F89" w:rsidP="00F15F89">
      <w:pPr>
        <w:jc w:val="center"/>
        <w:rPr>
          <w:rFonts w:cs="Times New Roman"/>
          <w:szCs w:val="24"/>
        </w:rPr>
      </w:pPr>
    </w:p>
    <w:p w14:paraId="5FFCB28A" w14:textId="77777777" w:rsidR="00F15F89" w:rsidRDefault="00F15F89" w:rsidP="00F15F89">
      <w:pPr>
        <w:jc w:val="center"/>
        <w:rPr>
          <w:rFonts w:cs="Times New Roman"/>
          <w:szCs w:val="24"/>
        </w:rPr>
      </w:pPr>
    </w:p>
    <w:p w14:paraId="7C5A448D" w14:textId="77777777" w:rsidR="00F15F89" w:rsidRDefault="00F15F89" w:rsidP="00F15F89">
      <w:pPr>
        <w:jc w:val="center"/>
        <w:rPr>
          <w:rFonts w:cs="Times New Roman"/>
          <w:szCs w:val="24"/>
        </w:rPr>
      </w:pPr>
    </w:p>
    <w:p w14:paraId="2E04CF0F" w14:textId="77777777" w:rsidR="00F15F89" w:rsidRDefault="00F15F89" w:rsidP="00F15F89">
      <w:pPr>
        <w:jc w:val="center"/>
        <w:rPr>
          <w:rFonts w:cs="Times New Roman"/>
          <w:szCs w:val="24"/>
        </w:rPr>
      </w:pPr>
    </w:p>
    <w:p w14:paraId="0988336A" w14:textId="77777777" w:rsidR="00F15F89" w:rsidRDefault="00F15F89" w:rsidP="00F15F89">
      <w:pPr>
        <w:jc w:val="center"/>
        <w:rPr>
          <w:rFonts w:cs="Times New Roman"/>
          <w:szCs w:val="24"/>
        </w:rPr>
      </w:pPr>
    </w:p>
    <w:p w14:paraId="49292F7E" w14:textId="77777777" w:rsidR="00F15F89" w:rsidRDefault="00F15F89" w:rsidP="00F15F89">
      <w:pPr>
        <w:jc w:val="center"/>
        <w:rPr>
          <w:rFonts w:cs="Times New Roman"/>
          <w:szCs w:val="24"/>
        </w:rPr>
      </w:pPr>
    </w:p>
    <w:p w14:paraId="4C0FC146" w14:textId="77777777" w:rsidR="00F15F89" w:rsidRDefault="00F15F89" w:rsidP="00F15F89">
      <w:pPr>
        <w:jc w:val="center"/>
        <w:rPr>
          <w:rFonts w:cs="Times New Roman"/>
          <w:szCs w:val="24"/>
        </w:rPr>
      </w:pPr>
    </w:p>
    <w:p w14:paraId="137685BB" w14:textId="77777777" w:rsidR="00F15F89" w:rsidRDefault="00F15F89" w:rsidP="00F15F89">
      <w:pPr>
        <w:jc w:val="center"/>
        <w:rPr>
          <w:rFonts w:cs="Times New Roman"/>
          <w:szCs w:val="24"/>
        </w:rPr>
      </w:pPr>
    </w:p>
    <w:p w14:paraId="44F50E9B" w14:textId="77777777" w:rsidR="00F15F89" w:rsidRDefault="00F15F89" w:rsidP="00F15F89">
      <w:pPr>
        <w:jc w:val="center"/>
        <w:rPr>
          <w:rFonts w:cs="Times New Roman"/>
          <w:szCs w:val="24"/>
        </w:rPr>
      </w:pPr>
    </w:p>
    <w:p w14:paraId="083E2894" w14:textId="77777777" w:rsidR="00F15F89" w:rsidRDefault="00F15F89" w:rsidP="00F15F89">
      <w:pPr>
        <w:jc w:val="center"/>
        <w:rPr>
          <w:rFonts w:cs="Times New Roman"/>
          <w:szCs w:val="24"/>
        </w:rPr>
      </w:pPr>
    </w:p>
    <w:p w14:paraId="53A76831" w14:textId="77777777" w:rsidR="00F15F89" w:rsidRDefault="00F15F89" w:rsidP="00F15F89">
      <w:pPr>
        <w:jc w:val="center"/>
        <w:rPr>
          <w:rFonts w:cs="Times New Roman"/>
          <w:szCs w:val="24"/>
        </w:rPr>
      </w:pPr>
    </w:p>
    <w:p w14:paraId="58550301" w14:textId="77777777" w:rsidR="00F15F89" w:rsidRDefault="00F15F89" w:rsidP="00F20B39">
      <w:pPr>
        <w:pStyle w:val="Cita40"/>
      </w:pPr>
    </w:p>
    <w:p w14:paraId="50612A15" w14:textId="77777777" w:rsidR="00F15F89" w:rsidRDefault="00F15F89" w:rsidP="00F15F89">
      <w:pPr>
        <w:jc w:val="center"/>
        <w:rPr>
          <w:rFonts w:cs="Times New Roman"/>
          <w:szCs w:val="24"/>
        </w:rPr>
      </w:pPr>
    </w:p>
    <w:p w14:paraId="3A9856F9" w14:textId="77777777" w:rsidR="00F15F89" w:rsidRDefault="00F15F89" w:rsidP="00F15F89">
      <w:pPr>
        <w:jc w:val="center"/>
        <w:rPr>
          <w:rFonts w:cs="Times New Roman"/>
          <w:szCs w:val="24"/>
        </w:rPr>
      </w:pPr>
    </w:p>
    <w:p w14:paraId="014D6527" w14:textId="77777777" w:rsidR="00D26D59" w:rsidRDefault="00D26D59" w:rsidP="00F15F89">
      <w:pPr>
        <w:jc w:val="center"/>
        <w:rPr>
          <w:rFonts w:cs="Times New Roman"/>
          <w:szCs w:val="24"/>
        </w:rPr>
      </w:pPr>
    </w:p>
    <w:p w14:paraId="112E42B7" w14:textId="77777777" w:rsidR="00F15F89" w:rsidRDefault="00F15F89" w:rsidP="00F15F89">
      <w:pPr>
        <w:jc w:val="center"/>
        <w:rPr>
          <w:rFonts w:cs="Times New Roman"/>
          <w:szCs w:val="24"/>
        </w:rPr>
      </w:pPr>
    </w:p>
    <w:p w14:paraId="36C22D24" w14:textId="77777777" w:rsidR="00ED7595" w:rsidRDefault="00ED7595" w:rsidP="00F15F89">
      <w:pPr>
        <w:jc w:val="center"/>
        <w:rPr>
          <w:rFonts w:cs="Times New Roman"/>
          <w:szCs w:val="24"/>
        </w:rPr>
      </w:pPr>
    </w:p>
    <w:p w14:paraId="524A8812" w14:textId="77777777" w:rsidR="00B47E56" w:rsidRDefault="00B47E56" w:rsidP="00F15F89">
      <w:pPr>
        <w:jc w:val="center"/>
        <w:rPr>
          <w:rFonts w:cs="Times New Roman"/>
          <w:szCs w:val="24"/>
        </w:rPr>
      </w:pPr>
    </w:p>
    <w:p w14:paraId="1052EF5C" w14:textId="77777777" w:rsidR="00ED7595" w:rsidRDefault="00ED7595" w:rsidP="00F15F89">
      <w:pPr>
        <w:jc w:val="center"/>
        <w:rPr>
          <w:rFonts w:cs="Times New Roman"/>
          <w:szCs w:val="24"/>
        </w:rPr>
      </w:pPr>
    </w:p>
    <w:p w14:paraId="58B56793" w14:textId="77777777" w:rsidR="00ED7595" w:rsidRDefault="00ED7595" w:rsidP="00F15F89">
      <w:pPr>
        <w:jc w:val="center"/>
        <w:rPr>
          <w:rFonts w:cs="Times New Roman"/>
          <w:szCs w:val="24"/>
        </w:rPr>
      </w:pPr>
    </w:p>
    <w:p w14:paraId="4253535C" w14:textId="77777777" w:rsidR="005822F5" w:rsidRDefault="005822F5" w:rsidP="00F15F89">
      <w:pPr>
        <w:jc w:val="center"/>
        <w:rPr>
          <w:rFonts w:cs="Times New Roman"/>
          <w:szCs w:val="24"/>
        </w:rPr>
      </w:pPr>
    </w:p>
    <w:p w14:paraId="11B1CBEA" w14:textId="77777777" w:rsidR="00ED7595" w:rsidRDefault="00ED7595" w:rsidP="00F15F89">
      <w:pPr>
        <w:jc w:val="center"/>
        <w:rPr>
          <w:rFonts w:cs="Times New Roman"/>
          <w:szCs w:val="24"/>
        </w:rPr>
      </w:pPr>
    </w:p>
    <w:p w14:paraId="6CE87B2A" w14:textId="77777777" w:rsidR="00F15F89" w:rsidRPr="001A7F00" w:rsidRDefault="00F15F89" w:rsidP="00F15F89">
      <w:pPr>
        <w:jc w:val="center"/>
        <w:rPr>
          <w:rFonts w:cs="Times New Roman"/>
          <w:szCs w:val="24"/>
        </w:rPr>
      </w:pPr>
      <w:r w:rsidRPr="4F26B57C">
        <w:rPr>
          <w:rFonts w:cs="Times New Roman"/>
        </w:rPr>
        <w:t>LISTA DE FIGURAS</w:t>
      </w:r>
    </w:p>
    <w:p w14:paraId="28CF3658" w14:textId="33454F75" w:rsidR="4F26B57C" w:rsidRDefault="4F26B57C" w:rsidP="4F26B57C">
      <w:pPr>
        <w:jc w:val="center"/>
        <w:rPr>
          <w:rFonts w:cs="Times New Roman"/>
        </w:rPr>
      </w:pPr>
    </w:p>
    <w:p w14:paraId="2DC9EC13" w14:textId="77777777" w:rsidR="005822F5" w:rsidRDefault="005822F5">
      <w:pPr>
        <w:tabs>
          <w:tab w:val="right" w:leader="dot" w:pos="9394"/>
        </w:tabs>
        <w:rPr>
          <w:rFonts w:asciiTheme="minorHAnsi" w:eastAsiaTheme="minorEastAsia" w:hAnsiTheme="minorHAnsi"/>
          <w:noProof/>
          <w:sz w:val="22"/>
          <w:lang w:eastAsia="es-CO"/>
        </w:rPr>
      </w:pPr>
      <w:r>
        <w:rPr>
          <w:rFonts w:cs="Times New Roman"/>
          <w:szCs w:val="24"/>
        </w:rPr>
        <w:fldChar w:fldCharType="begin"/>
      </w:r>
      <w:r>
        <w:rPr>
          <w:rFonts w:cs="Times New Roman"/>
          <w:szCs w:val="24"/>
        </w:rPr>
        <w:instrText xml:space="preserve"> TOC \h \z \c "Fig." </w:instrText>
      </w:r>
      <w:r>
        <w:rPr>
          <w:rFonts w:cs="Times New Roman"/>
          <w:szCs w:val="24"/>
        </w:rPr>
        <w:fldChar w:fldCharType="separate"/>
      </w:r>
      <w:hyperlink w:anchor="_Toc114571078" w:history="1">
        <w:r w:rsidRPr="00BC5460">
          <w:rPr>
            <w:rStyle w:val="Hipervnculo"/>
            <w:noProof/>
          </w:rPr>
          <w:t xml:space="preserve">Fig. I Esquema de experiencia sobre polarización. Fuente: </w:t>
        </w:r>
        <w:r w:rsidRPr="00BC5460">
          <w:rPr>
            <w:rStyle w:val="Hipervnculo"/>
            <w:rFonts w:cs="Times New Roman"/>
            <w:noProof/>
          </w:rPr>
          <w:t>[6]</w:t>
        </w:r>
        <w:r>
          <w:rPr>
            <w:noProof/>
            <w:webHidden/>
          </w:rPr>
          <w:tab/>
        </w:r>
        <w:r>
          <w:rPr>
            <w:noProof/>
            <w:webHidden/>
          </w:rPr>
          <w:fldChar w:fldCharType="begin"/>
        </w:r>
        <w:r>
          <w:rPr>
            <w:noProof/>
            <w:webHidden/>
          </w:rPr>
          <w:instrText xml:space="preserve"> PAGEREF _Toc114571078 \h </w:instrText>
        </w:r>
        <w:r>
          <w:rPr>
            <w:noProof/>
            <w:webHidden/>
          </w:rPr>
        </w:r>
        <w:r>
          <w:rPr>
            <w:noProof/>
            <w:webHidden/>
          </w:rPr>
          <w:fldChar w:fldCharType="separate"/>
        </w:r>
        <w:r>
          <w:rPr>
            <w:noProof/>
            <w:webHidden/>
          </w:rPr>
          <w:t>16</w:t>
        </w:r>
        <w:r>
          <w:rPr>
            <w:noProof/>
            <w:webHidden/>
          </w:rPr>
          <w:fldChar w:fldCharType="end"/>
        </w:r>
      </w:hyperlink>
    </w:p>
    <w:p w14:paraId="36726B72" w14:textId="77777777" w:rsidR="005918F2" w:rsidRDefault="005822F5" w:rsidP="00914B37">
      <w:pPr>
        <w:rPr>
          <w:rFonts w:cs="Times New Roman"/>
          <w:szCs w:val="24"/>
        </w:rPr>
      </w:pPr>
      <w:r>
        <w:rPr>
          <w:rFonts w:cs="Times New Roman"/>
          <w:szCs w:val="24"/>
        </w:rPr>
        <w:fldChar w:fldCharType="end"/>
      </w:r>
    </w:p>
    <w:p w14:paraId="5E90C662" w14:textId="77777777" w:rsidR="00914B37" w:rsidRDefault="00914B37" w:rsidP="00F15F89">
      <w:pPr>
        <w:rPr>
          <w:rFonts w:cs="Times New Roman"/>
          <w:szCs w:val="24"/>
        </w:rPr>
      </w:pPr>
    </w:p>
    <w:p w14:paraId="731792DD" w14:textId="77777777" w:rsidR="00F15F89" w:rsidRDefault="00F15F89" w:rsidP="00F15F89">
      <w:pPr>
        <w:rPr>
          <w:rFonts w:cs="Times New Roman"/>
          <w:szCs w:val="24"/>
        </w:rPr>
      </w:pPr>
    </w:p>
    <w:p w14:paraId="6A6A0C63" w14:textId="77777777" w:rsidR="00F15F89" w:rsidRDefault="00F15F89" w:rsidP="00F15F89">
      <w:pPr>
        <w:rPr>
          <w:rFonts w:cs="Times New Roman"/>
          <w:szCs w:val="24"/>
        </w:rPr>
      </w:pPr>
    </w:p>
    <w:p w14:paraId="016A2595" w14:textId="77777777" w:rsidR="00F15F89" w:rsidRDefault="00F15F89" w:rsidP="00F15F89">
      <w:pPr>
        <w:rPr>
          <w:rFonts w:cs="Times New Roman"/>
          <w:szCs w:val="24"/>
        </w:rPr>
      </w:pPr>
    </w:p>
    <w:p w14:paraId="60308305" w14:textId="77777777" w:rsidR="00F15F89" w:rsidRDefault="00F15F89" w:rsidP="00F15F89">
      <w:pPr>
        <w:rPr>
          <w:rFonts w:cs="Times New Roman"/>
          <w:szCs w:val="24"/>
        </w:rPr>
      </w:pPr>
    </w:p>
    <w:p w14:paraId="401F3201" w14:textId="77777777" w:rsidR="0032414F" w:rsidRDefault="0032414F" w:rsidP="00F15F89">
      <w:pPr>
        <w:rPr>
          <w:rFonts w:cs="Times New Roman"/>
          <w:szCs w:val="24"/>
        </w:rPr>
      </w:pPr>
    </w:p>
    <w:p w14:paraId="07CE37D8" w14:textId="77777777" w:rsidR="0032414F" w:rsidRDefault="0032414F" w:rsidP="00F15F89">
      <w:pPr>
        <w:rPr>
          <w:rFonts w:cs="Times New Roman"/>
          <w:szCs w:val="24"/>
        </w:rPr>
      </w:pPr>
    </w:p>
    <w:p w14:paraId="0D410707" w14:textId="77777777" w:rsidR="0032414F" w:rsidRDefault="0032414F" w:rsidP="00F15F89">
      <w:pPr>
        <w:rPr>
          <w:rFonts w:cs="Times New Roman"/>
          <w:szCs w:val="24"/>
        </w:rPr>
      </w:pPr>
    </w:p>
    <w:p w14:paraId="12B75BCE" w14:textId="77777777" w:rsidR="0032414F" w:rsidRDefault="0032414F" w:rsidP="00F15F89">
      <w:pPr>
        <w:rPr>
          <w:rFonts w:cs="Times New Roman"/>
          <w:szCs w:val="24"/>
        </w:rPr>
      </w:pPr>
    </w:p>
    <w:p w14:paraId="1F49B386" w14:textId="77777777" w:rsidR="0032414F" w:rsidRDefault="0032414F" w:rsidP="00F15F89">
      <w:pPr>
        <w:rPr>
          <w:rFonts w:cs="Times New Roman"/>
          <w:szCs w:val="24"/>
        </w:rPr>
      </w:pPr>
    </w:p>
    <w:p w14:paraId="6978CC4E" w14:textId="77777777" w:rsidR="0032414F" w:rsidRDefault="0032414F" w:rsidP="00F15F89">
      <w:pPr>
        <w:rPr>
          <w:rFonts w:cs="Times New Roman"/>
          <w:szCs w:val="24"/>
        </w:rPr>
      </w:pPr>
    </w:p>
    <w:p w14:paraId="5A42C81E" w14:textId="77777777" w:rsidR="0032414F" w:rsidRDefault="0032414F" w:rsidP="00F15F89">
      <w:pPr>
        <w:rPr>
          <w:rFonts w:cs="Times New Roman"/>
          <w:szCs w:val="24"/>
        </w:rPr>
      </w:pPr>
    </w:p>
    <w:p w14:paraId="4F04036F" w14:textId="77777777" w:rsidR="0032414F" w:rsidRDefault="0032414F" w:rsidP="00F15F89">
      <w:pPr>
        <w:rPr>
          <w:rFonts w:cs="Times New Roman"/>
          <w:szCs w:val="24"/>
        </w:rPr>
      </w:pPr>
    </w:p>
    <w:p w14:paraId="68049FAD" w14:textId="77777777" w:rsidR="0032414F" w:rsidRDefault="0032414F" w:rsidP="00F15F89">
      <w:pPr>
        <w:rPr>
          <w:rFonts w:cs="Times New Roman"/>
          <w:szCs w:val="24"/>
        </w:rPr>
      </w:pPr>
    </w:p>
    <w:p w14:paraId="146E8E56" w14:textId="77777777" w:rsidR="0032414F" w:rsidRDefault="0032414F" w:rsidP="00F15F89">
      <w:pPr>
        <w:rPr>
          <w:rFonts w:cs="Times New Roman"/>
          <w:szCs w:val="24"/>
        </w:rPr>
      </w:pPr>
    </w:p>
    <w:p w14:paraId="70572E97" w14:textId="77777777" w:rsidR="0032414F" w:rsidRDefault="0032414F" w:rsidP="00F15F89">
      <w:pPr>
        <w:rPr>
          <w:rFonts w:cs="Times New Roman"/>
          <w:szCs w:val="24"/>
        </w:rPr>
      </w:pPr>
    </w:p>
    <w:p w14:paraId="5BA33D48" w14:textId="77777777" w:rsidR="00803AFC" w:rsidRDefault="00803AFC" w:rsidP="00F15F89">
      <w:pPr>
        <w:rPr>
          <w:rFonts w:cs="Times New Roman"/>
          <w:szCs w:val="24"/>
        </w:rPr>
      </w:pPr>
    </w:p>
    <w:p w14:paraId="2072D8B0" w14:textId="77777777" w:rsidR="00803AFC" w:rsidRDefault="00803AFC" w:rsidP="00F15F89">
      <w:pPr>
        <w:rPr>
          <w:rFonts w:cs="Times New Roman"/>
          <w:szCs w:val="24"/>
        </w:rPr>
      </w:pPr>
    </w:p>
    <w:p w14:paraId="70EF9022" w14:textId="77777777" w:rsidR="00803AFC" w:rsidRDefault="00803AFC" w:rsidP="00F15F89">
      <w:pPr>
        <w:rPr>
          <w:rFonts w:cs="Times New Roman"/>
          <w:szCs w:val="24"/>
        </w:rPr>
      </w:pPr>
    </w:p>
    <w:p w14:paraId="31794B09" w14:textId="77777777" w:rsidR="00803AFC" w:rsidRDefault="00803AFC" w:rsidP="00F15F89">
      <w:pPr>
        <w:rPr>
          <w:rFonts w:cs="Times New Roman"/>
          <w:szCs w:val="24"/>
        </w:rPr>
      </w:pPr>
    </w:p>
    <w:p w14:paraId="1540544A" w14:textId="77777777" w:rsidR="0032414F" w:rsidRDefault="0032414F" w:rsidP="00F15F89">
      <w:pPr>
        <w:rPr>
          <w:rFonts w:cs="Times New Roman"/>
          <w:szCs w:val="24"/>
        </w:rPr>
      </w:pPr>
    </w:p>
    <w:p w14:paraId="5FEE6150" w14:textId="77777777" w:rsidR="0032414F" w:rsidRDefault="0032414F" w:rsidP="00F15F89">
      <w:pPr>
        <w:rPr>
          <w:rFonts w:cs="Times New Roman"/>
          <w:szCs w:val="24"/>
        </w:rPr>
      </w:pPr>
    </w:p>
    <w:p w14:paraId="57183060" w14:textId="77777777" w:rsidR="0032414F" w:rsidRDefault="0032414F" w:rsidP="00F15F89">
      <w:pPr>
        <w:rPr>
          <w:rFonts w:cs="Times New Roman"/>
          <w:szCs w:val="24"/>
        </w:rPr>
      </w:pPr>
    </w:p>
    <w:p w14:paraId="5604A572" w14:textId="77777777" w:rsidR="0032414F" w:rsidRDefault="0032414F" w:rsidP="00F15F89">
      <w:pPr>
        <w:rPr>
          <w:rFonts w:cs="Times New Roman"/>
          <w:szCs w:val="24"/>
        </w:rPr>
      </w:pPr>
    </w:p>
    <w:p w14:paraId="0B4BE6B3" w14:textId="77777777" w:rsidR="00803AFC" w:rsidRDefault="00CC574F" w:rsidP="00CC574F">
      <w:pPr>
        <w:spacing w:after="160" w:line="259" w:lineRule="auto"/>
        <w:jc w:val="left"/>
        <w:rPr>
          <w:rFonts w:cs="Times New Roman"/>
          <w:szCs w:val="24"/>
        </w:rPr>
        <w:sectPr w:rsidR="00803AFC" w:rsidSect="00CC574F">
          <w:headerReference w:type="default" r:id="rId12"/>
          <w:pgSz w:w="12240" w:h="15840" w:code="1"/>
          <w:pgMar w:top="1418" w:right="1418" w:bottom="1418" w:left="1418" w:header="709" w:footer="709" w:gutter="0"/>
          <w:cols w:space="708"/>
          <w:docGrid w:linePitch="360"/>
        </w:sectPr>
      </w:pPr>
      <w:r>
        <w:rPr>
          <w:rFonts w:cs="Times New Roman"/>
          <w:szCs w:val="24"/>
        </w:rPr>
        <w:br w:type="page"/>
      </w:r>
    </w:p>
    <w:p w14:paraId="79DE2429" w14:textId="77777777" w:rsidR="00F15F89" w:rsidRPr="006C3D0B" w:rsidRDefault="00F653A1" w:rsidP="00F364E2">
      <w:pPr>
        <w:pStyle w:val="Ttulo1"/>
      </w:pPr>
      <w:bookmarkStart w:id="1" w:name="_Toc440985124"/>
      <w:bookmarkStart w:id="2" w:name="_Toc459198356"/>
      <w:r>
        <w:lastRenderedPageBreak/>
        <w:t xml:space="preserve"> </w:t>
      </w:r>
      <w:bookmarkStart w:id="3" w:name="_Toc114672339"/>
      <w:r w:rsidR="00F15F89" w:rsidRPr="006C3D0B">
        <w:t>RESUMEN</w:t>
      </w:r>
      <w:bookmarkEnd w:id="1"/>
      <w:bookmarkEnd w:id="2"/>
      <w:bookmarkEnd w:id="3"/>
    </w:p>
    <w:p w14:paraId="5A1E2F81" w14:textId="77777777" w:rsidR="00F15F89" w:rsidRDefault="00F15F89" w:rsidP="00E0279F">
      <w:pPr>
        <w:ind w:firstLine="708"/>
        <w:rPr>
          <w:szCs w:val="24"/>
        </w:rPr>
      </w:pPr>
    </w:p>
    <w:p w14:paraId="53115662" w14:textId="77777777" w:rsidR="00F15F89" w:rsidRDefault="007171F4" w:rsidP="007171F4">
      <w:pPr>
        <w:pStyle w:val="PrrAPA"/>
      </w:pPr>
      <w:r>
        <w:t>Los resúmenes deben ser de un solo párrafo. Para que un resumen sea efectivo según el manual de edición de IEEE, debe ser un reflejo preciso e independiente del contenido del documento lo que permite la recuperación en los diferentes servicios de indexación. No contendrán ecuaciones matemáticas numeradas, citas de refer</w:t>
      </w:r>
      <w:r w:rsidR="00D20935">
        <w:t xml:space="preserve">encia numeradas ni notas al pie, su </w:t>
      </w:r>
      <w:r w:rsidR="00A96A6B">
        <w:t>extensión</w:t>
      </w:r>
      <w:r w:rsidR="00D20935">
        <w:t xml:space="preserve"> debe ser entre</w:t>
      </w:r>
      <w:r w:rsidR="00D20935" w:rsidRPr="00DF304F">
        <w:t xml:space="preserve">, </w:t>
      </w:r>
      <w:r w:rsidR="00D20935">
        <w:t xml:space="preserve">150 y </w:t>
      </w:r>
      <w:r w:rsidR="00D20935" w:rsidRPr="00DF304F">
        <w:t>250 palabras</w:t>
      </w:r>
      <w:r w:rsidR="00026560">
        <w:t xml:space="preserve"> </w:t>
      </w:r>
      <w:r w:rsidR="00026560">
        <w:fldChar w:fldCharType="begin"/>
      </w:r>
      <w:r w:rsidR="00026560">
        <w:instrText xml:space="preserve"> ADDIN ZOTERO_ITEM CSL_CITATION {"citationID":"Zaq5Dqaq","properties":{"formattedCitation":"[1]","plainCitation":"[1]","noteIndex":0},"citationItems":[{"id":1473,"uris":["http://zotero.org/users/6941801/items/B2EQN7GI"],"uri":["http://zotero.org/users/6941801/items/B2EQN7GI"],"itemData":{"id":1473,"type":"article","publisher":"IEEE Periodicals Transactions/Journal Departament","title":"IEEE Reference guie v11.12.2018","URL":"https://ieeeauthorcenter.ieee.org/wp-content/uploads/IEEE-Reference-Guide.pdf","issued":{"date-parts":[["2018"]]}}}],"schema":"https://github.com/citation-style-language/schema/raw/master/csl-citation.json"} </w:instrText>
      </w:r>
      <w:r w:rsidR="00026560">
        <w:fldChar w:fldCharType="separate"/>
      </w:r>
      <w:r w:rsidR="00026560" w:rsidRPr="00026560">
        <w:rPr>
          <w:rFonts w:cs="Times New Roman"/>
        </w:rPr>
        <w:t>[1]</w:t>
      </w:r>
      <w:r w:rsidR="00026560">
        <w:fldChar w:fldCharType="end"/>
      </w:r>
    </w:p>
    <w:p w14:paraId="5B2BC45E" w14:textId="77777777" w:rsidR="007171F4" w:rsidRDefault="007171F4" w:rsidP="007171F4">
      <w:pPr>
        <w:pStyle w:val="PrrAPA"/>
        <w:rPr>
          <w:b/>
          <w:szCs w:val="24"/>
        </w:rPr>
      </w:pPr>
    </w:p>
    <w:p w14:paraId="39193107" w14:textId="77777777" w:rsidR="00157E6C" w:rsidRPr="008747EA" w:rsidRDefault="00157E6C" w:rsidP="00157E6C">
      <w:pPr>
        <w:ind w:firstLine="709"/>
        <w:rPr>
          <w:szCs w:val="24"/>
        </w:rPr>
      </w:pPr>
      <w:r w:rsidRPr="006E2DBF">
        <w:rPr>
          <w:b/>
          <w:i/>
          <w:iCs/>
          <w:szCs w:val="24"/>
        </w:rPr>
        <w:t>Palabras clave</w:t>
      </w:r>
      <w:r>
        <w:rPr>
          <w:b/>
          <w:szCs w:val="24"/>
        </w:rPr>
        <w:t xml:space="preserve"> </w:t>
      </w:r>
      <w:r>
        <w:t>—</w:t>
      </w:r>
      <w:r w:rsidRPr="008747EA">
        <w:rPr>
          <w:szCs w:val="24"/>
        </w:rPr>
        <w:t xml:space="preserve"> </w:t>
      </w:r>
      <w:r w:rsidR="007171F4">
        <w:t>los documentos deben contener términos de indexación. Estas son palabras clave proporcionadas por los autores. Los términos del índice aparecen en orden alfabético y como párrafo final de la sección Resumen. Ponga en mayúscula la primera palabra de la lista de términos del índice; minúsculas el resto a menos que esté en mayúsculas en el texto. Incluya la definición de un acrónimo seguido del acrónimo entre paréntesis</w:t>
      </w:r>
    </w:p>
    <w:p w14:paraId="167A9C15" w14:textId="77777777" w:rsidR="00E521B3" w:rsidRDefault="00E521B3" w:rsidP="00E0279F">
      <w:pPr>
        <w:rPr>
          <w:b/>
          <w:szCs w:val="24"/>
        </w:rPr>
      </w:pPr>
    </w:p>
    <w:p w14:paraId="78C2907E" w14:textId="77777777" w:rsidR="00F15F89" w:rsidRDefault="00F15F89" w:rsidP="00F15F89">
      <w:pPr>
        <w:jc w:val="center"/>
        <w:rPr>
          <w:rFonts w:cs="Times New Roman"/>
          <w:szCs w:val="24"/>
        </w:rPr>
      </w:pPr>
    </w:p>
    <w:p w14:paraId="5B2E1AD2" w14:textId="77777777" w:rsidR="00AA5E51" w:rsidRDefault="00AA5E51">
      <w:pPr>
        <w:spacing w:after="160" w:line="259" w:lineRule="auto"/>
        <w:jc w:val="left"/>
        <w:rPr>
          <w:b/>
          <w:szCs w:val="24"/>
        </w:rPr>
      </w:pPr>
      <w:r>
        <w:rPr>
          <w:b/>
          <w:szCs w:val="24"/>
        </w:rPr>
        <w:br w:type="page"/>
      </w:r>
    </w:p>
    <w:p w14:paraId="12C7DD9B" w14:textId="77777777" w:rsidR="00F15F89" w:rsidRDefault="00F15F89" w:rsidP="00AA5E51">
      <w:pPr>
        <w:pStyle w:val="Ttulo1"/>
      </w:pPr>
      <w:bookmarkStart w:id="4" w:name="_Toc114672340"/>
      <w:r w:rsidRPr="00FB1F1D">
        <w:lastRenderedPageBreak/>
        <w:t>ABSTRACT</w:t>
      </w:r>
      <w:bookmarkEnd w:id="4"/>
    </w:p>
    <w:p w14:paraId="188D4BB1" w14:textId="77777777" w:rsidR="00F15F89" w:rsidRPr="00FB1F1D" w:rsidRDefault="00F15F89" w:rsidP="00F15F89">
      <w:pPr>
        <w:jc w:val="center"/>
        <w:rPr>
          <w:b/>
          <w:szCs w:val="24"/>
        </w:rPr>
      </w:pPr>
    </w:p>
    <w:p w14:paraId="7F9D8A9B" w14:textId="77777777" w:rsidR="00F15F89" w:rsidRPr="00DF304F" w:rsidRDefault="00814336" w:rsidP="003B33FA">
      <w:pPr>
        <w:pStyle w:val="PrrIEEE"/>
      </w:pPr>
      <w:r w:rsidRPr="00DF304F">
        <w:t xml:space="preserve">El </w:t>
      </w:r>
      <w:proofErr w:type="spellStart"/>
      <w:r w:rsidRPr="00DF304F">
        <w:t>abstract</w:t>
      </w:r>
      <w:proofErr w:type="spellEnd"/>
      <w:r w:rsidRPr="00DF304F">
        <w:t xml:space="preserve"> es el mismo </w:t>
      </w:r>
      <w:r w:rsidR="00D20935" w:rsidRPr="00DF304F">
        <w:t>resumen,</w:t>
      </w:r>
      <w:r w:rsidRPr="00DF304F">
        <w:t xml:space="preserve"> pero en idioma inglés. Conserva la misma extensión o aproximada, es decir, mínimo 150 y máximo 250 palabras.</w:t>
      </w:r>
    </w:p>
    <w:p w14:paraId="59DB5D2F" w14:textId="77777777" w:rsidR="00814336" w:rsidRPr="00DF304F" w:rsidRDefault="00814336" w:rsidP="00814336">
      <w:pPr>
        <w:rPr>
          <w:color w:val="FF0000"/>
          <w:szCs w:val="24"/>
        </w:rPr>
      </w:pPr>
    </w:p>
    <w:p w14:paraId="4F92BE19" w14:textId="77777777" w:rsidR="00E70057" w:rsidRPr="001F3F4E" w:rsidRDefault="00E70057" w:rsidP="00E70057">
      <w:pPr>
        <w:ind w:firstLine="567"/>
        <w:rPr>
          <w:b/>
          <w:bCs/>
          <w:szCs w:val="24"/>
          <w:lang w:val="en-US"/>
        </w:rPr>
      </w:pPr>
      <w:r w:rsidRPr="003D7158">
        <w:rPr>
          <w:b/>
          <w:i/>
          <w:iCs/>
          <w:szCs w:val="24"/>
          <w:lang w:val="en-US"/>
        </w:rPr>
        <w:t>Keywords</w:t>
      </w:r>
      <w:r>
        <w:rPr>
          <w:b/>
          <w:szCs w:val="24"/>
          <w:lang w:val="en-US"/>
        </w:rPr>
        <w:t xml:space="preserve"> </w:t>
      </w:r>
      <w:r>
        <w:t>—</w:t>
      </w:r>
      <w:r>
        <w:rPr>
          <w:b/>
          <w:szCs w:val="24"/>
          <w:lang w:val="en-US"/>
        </w:rPr>
        <w:t xml:space="preserve"> </w:t>
      </w:r>
      <w:r w:rsidR="00D20935">
        <w:rPr>
          <w:b/>
          <w:szCs w:val="24"/>
          <w:lang w:val="en-US"/>
        </w:rPr>
        <w:t xml:space="preserve">word </w:t>
      </w:r>
      <w:proofErr w:type="gramStart"/>
      <w:r w:rsidR="00D20935">
        <w:rPr>
          <w:b/>
          <w:szCs w:val="24"/>
          <w:lang w:val="en-US"/>
        </w:rPr>
        <w:t>1</w:t>
      </w:r>
      <w:proofErr w:type="gramEnd"/>
      <w:r w:rsidR="00D20935">
        <w:rPr>
          <w:b/>
          <w:szCs w:val="24"/>
          <w:lang w:val="en-US"/>
        </w:rPr>
        <w:t>, word 2….</w:t>
      </w:r>
    </w:p>
    <w:p w14:paraId="4B939FBF" w14:textId="77777777" w:rsidR="00F15F89" w:rsidRPr="00DF304F" w:rsidRDefault="00F15F89" w:rsidP="00F15F89">
      <w:pPr>
        <w:rPr>
          <w:szCs w:val="24"/>
          <w:lang w:val="en-US"/>
        </w:rPr>
      </w:pPr>
    </w:p>
    <w:p w14:paraId="796433FB" w14:textId="77777777" w:rsidR="00F15F89" w:rsidRPr="00DF304F" w:rsidRDefault="00F15F89" w:rsidP="00F15F89">
      <w:pPr>
        <w:rPr>
          <w:szCs w:val="24"/>
          <w:lang w:val="en-US"/>
        </w:rPr>
      </w:pPr>
    </w:p>
    <w:p w14:paraId="142B1CF9" w14:textId="77777777" w:rsidR="00F15F89" w:rsidRPr="00DF304F" w:rsidRDefault="00F15F89" w:rsidP="00F15F89">
      <w:pPr>
        <w:rPr>
          <w:rFonts w:cs="Times New Roman"/>
          <w:szCs w:val="24"/>
          <w:lang w:val="en-US"/>
        </w:rPr>
      </w:pPr>
    </w:p>
    <w:p w14:paraId="55032870" w14:textId="77777777" w:rsidR="00F15F89" w:rsidRPr="00DF304F" w:rsidRDefault="00F15F89" w:rsidP="00F15F89">
      <w:pPr>
        <w:rPr>
          <w:rFonts w:cs="Times New Roman"/>
          <w:szCs w:val="24"/>
          <w:lang w:val="en-US"/>
        </w:rPr>
      </w:pPr>
    </w:p>
    <w:p w14:paraId="7533426D" w14:textId="77777777" w:rsidR="00F15F89" w:rsidRPr="00DF304F" w:rsidRDefault="00F15F89" w:rsidP="00F15F89">
      <w:pPr>
        <w:rPr>
          <w:rFonts w:cs="Times New Roman"/>
          <w:szCs w:val="24"/>
          <w:lang w:val="en-US"/>
        </w:rPr>
      </w:pPr>
    </w:p>
    <w:p w14:paraId="4A884576" w14:textId="77777777" w:rsidR="00F15F89" w:rsidRPr="00DF304F" w:rsidRDefault="00F15F89" w:rsidP="00F15F89">
      <w:pPr>
        <w:rPr>
          <w:rFonts w:cs="Times New Roman"/>
          <w:szCs w:val="24"/>
          <w:lang w:val="en-US"/>
        </w:rPr>
      </w:pPr>
    </w:p>
    <w:p w14:paraId="68DD8F10" w14:textId="77777777" w:rsidR="00F15F89" w:rsidRPr="00DF304F" w:rsidRDefault="00F15F89" w:rsidP="00F15F89">
      <w:pPr>
        <w:rPr>
          <w:rFonts w:cs="Times New Roman"/>
          <w:szCs w:val="24"/>
          <w:lang w:val="en-US"/>
        </w:rPr>
      </w:pPr>
    </w:p>
    <w:p w14:paraId="16C658CB" w14:textId="77777777" w:rsidR="00F15F89" w:rsidRPr="00DF304F" w:rsidRDefault="00F15F89" w:rsidP="00F15F89">
      <w:pPr>
        <w:rPr>
          <w:rFonts w:cs="Times New Roman"/>
          <w:szCs w:val="24"/>
          <w:lang w:val="en-US"/>
        </w:rPr>
      </w:pPr>
    </w:p>
    <w:p w14:paraId="52492083" w14:textId="77777777" w:rsidR="00F15F89" w:rsidRPr="00DF304F" w:rsidRDefault="00F15F89" w:rsidP="00F15F89">
      <w:pPr>
        <w:rPr>
          <w:rFonts w:cs="Times New Roman"/>
          <w:szCs w:val="24"/>
          <w:lang w:val="en-US"/>
        </w:rPr>
      </w:pPr>
    </w:p>
    <w:p w14:paraId="5A712757" w14:textId="77777777" w:rsidR="00F15F89" w:rsidRPr="00DF304F" w:rsidRDefault="00F15F89" w:rsidP="00F15F89">
      <w:pPr>
        <w:rPr>
          <w:rFonts w:cs="Times New Roman"/>
          <w:szCs w:val="24"/>
          <w:lang w:val="en-US"/>
        </w:rPr>
      </w:pPr>
    </w:p>
    <w:p w14:paraId="41FF2812" w14:textId="77777777" w:rsidR="00857779" w:rsidRPr="00DF304F" w:rsidRDefault="00857779" w:rsidP="00F15F89">
      <w:pPr>
        <w:jc w:val="center"/>
        <w:rPr>
          <w:b/>
          <w:lang w:val="en-US"/>
        </w:rPr>
      </w:pPr>
      <w:bookmarkStart w:id="5" w:name="_Toc437858002"/>
      <w:bookmarkStart w:id="6" w:name="_Toc437858423"/>
      <w:bookmarkStart w:id="7" w:name="_Toc440985125"/>
      <w:bookmarkStart w:id="8" w:name="_Toc459198357"/>
    </w:p>
    <w:p w14:paraId="74B110DB" w14:textId="77777777" w:rsidR="00CD41D1" w:rsidRPr="00DF304F" w:rsidRDefault="00CD41D1">
      <w:pPr>
        <w:spacing w:after="160" w:line="259" w:lineRule="auto"/>
        <w:jc w:val="left"/>
        <w:rPr>
          <w:b/>
          <w:lang w:val="en-US"/>
        </w:rPr>
      </w:pPr>
      <w:r w:rsidRPr="00DF304F">
        <w:rPr>
          <w:b/>
          <w:lang w:val="en-US"/>
        </w:rPr>
        <w:br w:type="page"/>
      </w:r>
    </w:p>
    <w:p w14:paraId="47E084FD" w14:textId="77777777" w:rsidR="00F15F89" w:rsidRPr="006C3D0B" w:rsidRDefault="00F15F89" w:rsidP="00AA5E51">
      <w:pPr>
        <w:pStyle w:val="Ttulo1"/>
      </w:pPr>
      <w:bookmarkStart w:id="9" w:name="_Toc114672341"/>
      <w:r w:rsidRPr="006C3D0B">
        <w:lastRenderedPageBreak/>
        <w:t>I. INTRODUCCIÓN</w:t>
      </w:r>
      <w:bookmarkEnd w:id="5"/>
      <w:bookmarkEnd w:id="6"/>
      <w:bookmarkEnd w:id="7"/>
      <w:bookmarkEnd w:id="8"/>
      <w:bookmarkEnd w:id="9"/>
    </w:p>
    <w:p w14:paraId="0B5AB940" w14:textId="77777777" w:rsidR="00F15F89" w:rsidRDefault="00F15F89" w:rsidP="00F15F89">
      <w:pPr>
        <w:ind w:firstLine="708"/>
        <w:rPr>
          <w:rFonts w:cs="Times New Roman"/>
          <w:szCs w:val="24"/>
        </w:rPr>
      </w:pPr>
    </w:p>
    <w:p w14:paraId="32818FD6" w14:textId="77777777" w:rsidR="00F364E2" w:rsidRDefault="003E1DAF" w:rsidP="00F364E2">
      <w:pPr>
        <w:rPr>
          <w:rFonts w:cs="Times New Roman"/>
          <w:szCs w:val="24"/>
        </w:rPr>
      </w:pPr>
      <w:r>
        <w:rPr>
          <w:rFonts w:cs="Times New Roman"/>
          <w:szCs w:val="24"/>
        </w:rPr>
        <w:tab/>
        <w:t>Este documento se establece con el fin de normalizar el estilo de IEEE para trabajos de grado   en la universidad del Rosario. Es po</w:t>
      </w:r>
      <w:r w:rsidR="00026560">
        <w:rPr>
          <w:rFonts w:cs="Times New Roman"/>
          <w:szCs w:val="24"/>
        </w:rPr>
        <w:t>sible realizar cualquier ajuste</w:t>
      </w:r>
      <w:r>
        <w:rPr>
          <w:rFonts w:cs="Times New Roman"/>
          <w:szCs w:val="24"/>
        </w:rPr>
        <w:t xml:space="preserve"> según   las necesidades del trabajo.</w:t>
      </w:r>
      <w:bookmarkStart w:id="10" w:name="_Toc440985126"/>
      <w:bookmarkStart w:id="11" w:name="_Toc459198358"/>
      <w:r w:rsidR="00026560">
        <w:rPr>
          <w:rFonts w:cs="Times New Roman"/>
          <w:szCs w:val="24"/>
        </w:rPr>
        <w:fldChar w:fldCharType="begin"/>
      </w:r>
      <w:r w:rsidR="00026560">
        <w:rPr>
          <w:rFonts w:cs="Times New Roman"/>
          <w:szCs w:val="24"/>
        </w:rPr>
        <w:instrText xml:space="preserve"> ADDIN ZOTERO_ITEM CSL_CITATION {"citationID":"bJ2YqDMO","properties":{"formattedCitation":"[2]","plainCitation":"[2]","noteIndex":0},"citationItems":[{"id":1480,"uris":["http://zotero.org/users/6941801/items/U265QM7H"],"uri":["http://zotero.org/users/6941801/items/U265QM7H"],"itemData":{"id":1480,"type":"webpage","abstract":"Follow IEEE Editorial Style: IEEE has put together guidelines regarding editorial styles, mathematical equations, and references.","container-title":"IEEE Author Center Journals","language":"es","title":"IEEE Editorial Style Manual","URL":"https://journals.ieeeauthorcenter.ieee.org/create-your-ieee-journal-article/create-the-text-of-your-article/ieee-editorial-style-manual/","accessed":{"date-parts":[["2022",9,10]]},"issued":{"date-parts":[["2022"]]}}}],"schema":"https://github.com/citation-style-language/schema/raw/master/csl-citation.json"} </w:instrText>
      </w:r>
      <w:r w:rsidR="00026560">
        <w:rPr>
          <w:rFonts w:cs="Times New Roman"/>
          <w:szCs w:val="24"/>
        </w:rPr>
        <w:fldChar w:fldCharType="separate"/>
      </w:r>
      <w:r w:rsidR="00026560" w:rsidRPr="00026560">
        <w:rPr>
          <w:rFonts w:cs="Times New Roman"/>
        </w:rPr>
        <w:t>[2]</w:t>
      </w:r>
      <w:r w:rsidR="00026560">
        <w:rPr>
          <w:rFonts w:cs="Times New Roman"/>
          <w:szCs w:val="24"/>
        </w:rPr>
        <w:fldChar w:fldCharType="end"/>
      </w:r>
    </w:p>
    <w:p w14:paraId="2F77D870" w14:textId="77777777" w:rsidR="00F364E2" w:rsidRDefault="00F364E2" w:rsidP="00F364E2">
      <w:pPr>
        <w:rPr>
          <w:rFonts w:cs="Times New Roman"/>
          <w:szCs w:val="24"/>
        </w:rPr>
      </w:pPr>
    </w:p>
    <w:p w14:paraId="23B71668" w14:textId="77777777" w:rsidR="00F364E2" w:rsidRDefault="00F364E2" w:rsidP="00F364E2">
      <w:pPr>
        <w:rPr>
          <w:rFonts w:cs="Times New Roman"/>
          <w:szCs w:val="24"/>
        </w:rPr>
      </w:pPr>
    </w:p>
    <w:p w14:paraId="41E365D4" w14:textId="77777777" w:rsidR="00F364E2" w:rsidRDefault="00F364E2" w:rsidP="00F364E2">
      <w:pPr>
        <w:rPr>
          <w:rFonts w:cs="Times New Roman"/>
          <w:szCs w:val="24"/>
        </w:rPr>
      </w:pPr>
    </w:p>
    <w:p w14:paraId="4BC64BE2" w14:textId="77777777" w:rsidR="00F364E2" w:rsidRDefault="00F364E2" w:rsidP="00F364E2">
      <w:pPr>
        <w:rPr>
          <w:rFonts w:cs="Times New Roman"/>
          <w:szCs w:val="24"/>
        </w:rPr>
      </w:pPr>
    </w:p>
    <w:p w14:paraId="1159FD16" w14:textId="77777777" w:rsidR="00F364E2" w:rsidRDefault="00F364E2" w:rsidP="00F364E2">
      <w:pPr>
        <w:rPr>
          <w:rFonts w:cs="Times New Roman"/>
          <w:szCs w:val="24"/>
        </w:rPr>
      </w:pPr>
    </w:p>
    <w:p w14:paraId="444F029E" w14:textId="77777777" w:rsidR="00F364E2" w:rsidRDefault="00F364E2" w:rsidP="00F364E2">
      <w:pPr>
        <w:rPr>
          <w:rFonts w:cs="Times New Roman"/>
          <w:szCs w:val="24"/>
        </w:rPr>
      </w:pPr>
    </w:p>
    <w:p w14:paraId="26244822" w14:textId="77777777" w:rsidR="00F364E2" w:rsidRDefault="00F364E2" w:rsidP="00F364E2">
      <w:pPr>
        <w:rPr>
          <w:rFonts w:cs="Times New Roman"/>
          <w:szCs w:val="24"/>
        </w:rPr>
      </w:pPr>
    </w:p>
    <w:p w14:paraId="58F006EF" w14:textId="77777777" w:rsidR="00F364E2" w:rsidRDefault="00F364E2" w:rsidP="00F364E2">
      <w:pPr>
        <w:rPr>
          <w:rFonts w:cs="Times New Roman"/>
          <w:szCs w:val="24"/>
        </w:rPr>
      </w:pPr>
    </w:p>
    <w:p w14:paraId="0B46DCB7" w14:textId="77777777" w:rsidR="00F364E2" w:rsidRDefault="00F364E2" w:rsidP="00F364E2">
      <w:pPr>
        <w:rPr>
          <w:rFonts w:cs="Times New Roman"/>
          <w:szCs w:val="24"/>
        </w:rPr>
      </w:pPr>
    </w:p>
    <w:p w14:paraId="388DFC72" w14:textId="77777777" w:rsidR="00F364E2" w:rsidRDefault="00F364E2" w:rsidP="00F364E2">
      <w:pPr>
        <w:rPr>
          <w:rFonts w:cs="Times New Roman"/>
          <w:szCs w:val="24"/>
        </w:rPr>
      </w:pPr>
    </w:p>
    <w:p w14:paraId="3A1A8272" w14:textId="77777777" w:rsidR="00F364E2" w:rsidRDefault="00F364E2" w:rsidP="00F364E2">
      <w:pPr>
        <w:rPr>
          <w:rFonts w:cs="Times New Roman"/>
          <w:szCs w:val="24"/>
        </w:rPr>
      </w:pPr>
    </w:p>
    <w:p w14:paraId="260B31DF" w14:textId="77777777" w:rsidR="00F364E2" w:rsidRDefault="00F364E2" w:rsidP="00F364E2">
      <w:pPr>
        <w:rPr>
          <w:rFonts w:cs="Times New Roman"/>
          <w:szCs w:val="24"/>
        </w:rPr>
      </w:pPr>
    </w:p>
    <w:p w14:paraId="1685056A" w14:textId="77777777" w:rsidR="00F364E2" w:rsidRDefault="00F364E2" w:rsidP="00F364E2">
      <w:pPr>
        <w:rPr>
          <w:rFonts w:cs="Times New Roman"/>
          <w:szCs w:val="24"/>
        </w:rPr>
      </w:pPr>
    </w:p>
    <w:p w14:paraId="082D7F57" w14:textId="77777777" w:rsidR="00F364E2" w:rsidRDefault="00F364E2" w:rsidP="00F364E2">
      <w:pPr>
        <w:rPr>
          <w:rFonts w:cs="Times New Roman"/>
          <w:szCs w:val="24"/>
        </w:rPr>
      </w:pPr>
    </w:p>
    <w:p w14:paraId="547AD930" w14:textId="77777777" w:rsidR="00F364E2" w:rsidRDefault="00F364E2" w:rsidP="00F364E2">
      <w:pPr>
        <w:rPr>
          <w:rFonts w:cs="Times New Roman"/>
          <w:szCs w:val="24"/>
        </w:rPr>
      </w:pPr>
    </w:p>
    <w:p w14:paraId="07EAE334" w14:textId="77777777" w:rsidR="00F364E2" w:rsidRDefault="00F364E2" w:rsidP="00F364E2">
      <w:pPr>
        <w:rPr>
          <w:rFonts w:cs="Times New Roman"/>
          <w:szCs w:val="24"/>
        </w:rPr>
      </w:pPr>
    </w:p>
    <w:p w14:paraId="591AF06B" w14:textId="77777777" w:rsidR="00F364E2" w:rsidRDefault="00F364E2" w:rsidP="00F364E2">
      <w:pPr>
        <w:rPr>
          <w:rFonts w:cs="Times New Roman"/>
          <w:szCs w:val="24"/>
        </w:rPr>
      </w:pPr>
    </w:p>
    <w:p w14:paraId="7986315A" w14:textId="77777777" w:rsidR="00F364E2" w:rsidRDefault="00F364E2" w:rsidP="00F364E2">
      <w:pPr>
        <w:rPr>
          <w:rFonts w:cs="Times New Roman"/>
          <w:szCs w:val="24"/>
        </w:rPr>
      </w:pPr>
    </w:p>
    <w:p w14:paraId="2C204CE5" w14:textId="77777777" w:rsidR="00F364E2" w:rsidRDefault="00F364E2" w:rsidP="00F364E2">
      <w:pPr>
        <w:rPr>
          <w:rFonts w:cs="Times New Roman"/>
          <w:szCs w:val="24"/>
        </w:rPr>
      </w:pPr>
    </w:p>
    <w:p w14:paraId="6E32C920" w14:textId="77777777" w:rsidR="00F364E2" w:rsidRDefault="00F364E2" w:rsidP="00F364E2">
      <w:pPr>
        <w:rPr>
          <w:rFonts w:cs="Times New Roman"/>
          <w:szCs w:val="24"/>
        </w:rPr>
      </w:pPr>
    </w:p>
    <w:p w14:paraId="2D5ACBF5" w14:textId="77777777" w:rsidR="00F364E2" w:rsidRDefault="00F364E2" w:rsidP="00F364E2">
      <w:pPr>
        <w:rPr>
          <w:rFonts w:cs="Times New Roman"/>
          <w:szCs w:val="24"/>
        </w:rPr>
      </w:pPr>
    </w:p>
    <w:p w14:paraId="0F4F4F3F" w14:textId="77777777" w:rsidR="00F364E2" w:rsidRDefault="00F364E2" w:rsidP="00F364E2">
      <w:pPr>
        <w:rPr>
          <w:rFonts w:cs="Times New Roman"/>
          <w:szCs w:val="24"/>
        </w:rPr>
      </w:pPr>
    </w:p>
    <w:p w14:paraId="709FE42C" w14:textId="77777777" w:rsidR="00F364E2" w:rsidRDefault="00F364E2" w:rsidP="00F364E2">
      <w:pPr>
        <w:rPr>
          <w:rFonts w:cs="Times New Roman"/>
          <w:szCs w:val="24"/>
        </w:rPr>
      </w:pPr>
    </w:p>
    <w:p w14:paraId="41016658" w14:textId="77777777" w:rsidR="00F364E2" w:rsidRDefault="00F364E2" w:rsidP="0E401C73">
      <w:pPr>
        <w:rPr>
          <w:rFonts w:cs="Times New Roman"/>
        </w:rPr>
      </w:pPr>
    </w:p>
    <w:p w14:paraId="5EEE5441" w14:textId="246733D1" w:rsidR="0E401C73" w:rsidRDefault="0E401C73" w:rsidP="0E401C73">
      <w:pPr>
        <w:rPr>
          <w:rFonts w:cs="Times New Roman"/>
        </w:rPr>
      </w:pPr>
    </w:p>
    <w:p w14:paraId="6DC00945" w14:textId="77777777" w:rsidR="00F364E2" w:rsidRDefault="00F364E2" w:rsidP="00F364E2">
      <w:pPr>
        <w:rPr>
          <w:rFonts w:cs="Times New Roman"/>
          <w:szCs w:val="24"/>
        </w:rPr>
      </w:pPr>
    </w:p>
    <w:p w14:paraId="7B308AF5" w14:textId="77777777" w:rsidR="00F364E2" w:rsidRDefault="00F364E2" w:rsidP="00F364E2">
      <w:pPr>
        <w:rPr>
          <w:rFonts w:cs="Times New Roman"/>
          <w:szCs w:val="24"/>
        </w:rPr>
      </w:pPr>
    </w:p>
    <w:p w14:paraId="104FD29E" w14:textId="77777777" w:rsidR="00F15F89" w:rsidRPr="00A02B65" w:rsidRDefault="00F15F89" w:rsidP="00F364E2">
      <w:pPr>
        <w:jc w:val="center"/>
      </w:pPr>
      <w:r w:rsidRPr="00A02B65">
        <w:t>II. PLANTEAMIENTO DEL PROBLEMA</w:t>
      </w:r>
      <w:bookmarkEnd w:id="10"/>
      <w:bookmarkEnd w:id="11"/>
    </w:p>
    <w:p w14:paraId="614FA361" w14:textId="77777777" w:rsidR="00F15F89" w:rsidRDefault="00F15F89" w:rsidP="00F15F89">
      <w:pPr>
        <w:rPr>
          <w:rFonts w:cs="Times New Roman"/>
          <w:b/>
          <w:szCs w:val="24"/>
        </w:rPr>
      </w:pPr>
    </w:p>
    <w:p w14:paraId="473BB1FB" w14:textId="77777777" w:rsidR="003E42C9" w:rsidRPr="00C35B18" w:rsidRDefault="003E1DAF" w:rsidP="003E1DAF">
      <w:pPr>
        <w:pStyle w:val="PrrAPA"/>
        <w:rPr>
          <w:rFonts w:cs="Times New Roman"/>
          <w:szCs w:val="24"/>
        </w:rPr>
      </w:pPr>
      <w:r>
        <w:t xml:space="preserve">Es la definición del problema que aborda </w:t>
      </w:r>
      <w:r w:rsidR="002F5090">
        <w:t xml:space="preserve">la investigación, se expresan diferentes </w:t>
      </w:r>
      <w:r w:rsidR="009B016C">
        <w:t>contextos, lo</w:t>
      </w:r>
      <w:r w:rsidR="002F5090">
        <w:t xml:space="preserve"> que permite definir los objetivos de la investigación, justificar la investigación y entrar en el ambiente o contexto de la misma. </w:t>
      </w:r>
      <w:r w:rsidR="00026560">
        <w:fldChar w:fldCharType="begin"/>
      </w:r>
      <w:r w:rsidR="00026560">
        <w:instrText xml:space="preserve"> ADDIN ZOTERO_ITEM CSL_CITATION {"citationID":"G1mn1itH","properties":{"formattedCitation":"[3, p. 34]","plainCitation":"[3, p. 34]","noteIndex":0},"citationItems":[{"id":5166,"uris":["http://zotero.org/users/6941801/items/FPUZ9RKL"],"uri":["http://zotero.org/users/6941801/items/FPUZ9RKL"],"itemData":{"id":5166,"type":"book","edition":"5a ed","event-place":"México, D.F","ISBN":"978-607-15-0291-9","language":"spa","number-of-pages":"613","publisher":"McGraw-Hill","publisher-place":"México, D.F","source":"K10plus ISBN","title":"Metodología de la investigación","author":[{"family":"Hernández Sampieri","given":"Roberto"},{"family":"Fernández Collado","given":"Carlos"},{"family":"Baptista Lucio","given":"Pilar"}],"issued":{"date-parts":[["2010"]]}},"locator":"34","label":"page"}],"schema":"https://github.com/citation-style-language/schema/raw/master/csl-citation.json"} </w:instrText>
      </w:r>
      <w:r w:rsidR="00026560">
        <w:fldChar w:fldCharType="separate"/>
      </w:r>
      <w:r w:rsidR="00026560" w:rsidRPr="00026560">
        <w:rPr>
          <w:rFonts w:cs="Times New Roman"/>
        </w:rPr>
        <w:t>[3, p. 34]</w:t>
      </w:r>
      <w:r w:rsidR="00026560">
        <w:fldChar w:fldCharType="end"/>
      </w:r>
    </w:p>
    <w:p w14:paraId="5827B9AE" w14:textId="77777777" w:rsidR="005503FC" w:rsidRDefault="005503FC" w:rsidP="000F5103">
      <w:pPr>
        <w:rPr>
          <w:i/>
        </w:rPr>
      </w:pPr>
      <w:bookmarkStart w:id="12" w:name="_Toc440985127"/>
      <w:bookmarkStart w:id="13" w:name="_Toc459198359"/>
    </w:p>
    <w:p w14:paraId="070B3DB4" w14:textId="77777777" w:rsidR="00F15F89" w:rsidRPr="00DF4FEB" w:rsidRDefault="00F15F89" w:rsidP="000F5103">
      <w:pPr>
        <w:rPr>
          <w:i/>
        </w:rPr>
      </w:pPr>
      <w:r w:rsidRPr="00DF4FEB">
        <w:rPr>
          <w:i/>
        </w:rPr>
        <w:t>A. Antecedentes</w:t>
      </w:r>
      <w:bookmarkEnd w:id="12"/>
      <w:bookmarkEnd w:id="13"/>
    </w:p>
    <w:p w14:paraId="554ACEAC" w14:textId="77777777" w:rsidR="007564CC" w:rsidRDefault="007564CC" w:rsidP="00063BC1">
      <w:pPr>
        <w:pStyle w:val="PrrIEEE"/>
        <w:rPr>
          <w:b/>
        </w:rPr>
      </w:pPr>
      <w:r w:rsidRPr="00C12444">
        <w:t>L</w:t>
      </w:r>
      <w:r>
        <w:t>os antecedentes son las investigaciones que se han realizado previamente y que guardan una relación histórica con el tema de investigación actual.</w:t>
      </w:r>
    </w:p>
    <w:p w14:paraId="31E783BD" w14:textId="77777777" w:rsidR="00F15F89" w:rsidRDefault="00F15F89" w:rsidP="00F15F89">
      <w:pPr>
        <w:rPr>
          <w:rFonts w:cs="Times New Roman"/>
          <w:b/>
          <w:szCs w:val="24"/>
        </w:rPr>
      </w:pPr>
    </w:p>
    <w:p w14:paraId="19B5A8AD" w14:textId="77777777" w:rsidR="00F15F89" w:rsidRDefault="00F15F89" w:rsidP="00F15F89">
      <w:pPr>
        <w:rPr>
          <w:rFonts w:cs="Times New Roman"/>
          <w:b/>
          <w:szCs w:val="24"/>
        </w:rPr>
      </w:pPr>
    </w:p>
    <w:p w14:paraId="6914C578" w14:textId="77777777" w:rsidR="00F15F89" w:rsidRDefault="00F15F89" w:rsidP="00F15F89">
      <w:pPr>
        <w:rPr>
          <w:rFonts w:cs="Times New Roman"/>
          <w:b/>
          <w:szCs w:val="24"/>
        </w:rPr>
      </w:pPr>
    </w:p>
    <w:p w14:paraId="5CE87784" w14:textId="77777777" w:rsidR="00063BC1" w:rsidRDefault="00063BC1" w:rsidP="00F15F89">
      <w:pPr>
        <w:rPr>
          <w:rFonts w:cs="Times New Roman"/>
          <w:b/>
          <w:szCs w:val="24"/>
        </w:rPr>
      </w:pPr>
    </w:p>
    <w:p w14:paraId="5D3DE482" w14:textId="77777777" w:rsidR="00F15F89" w:rsidRDefault="00F15F89" w:rsidP="0097313D">
      <w:pPr>
        <w:spacing w:after="160" w:line="259" w:lineRule="auto"/>
        <w:jc w:val="left"/>
        <w:rPr>
          <w:rFonts w:cs="Times New Roman"/>
          <w:b/>
          <w:szCs w:val="24"/>
        </w:rPr>
      </w:pPr>
    </w:p>
    <w:p w14:paraId="2A743C19" w14:textId="77777777" w:rsidR="0097313D" w:rsidRDefault="0097313D">
      <w:pPr>
        <w:spacing w:after="160" w:line="259" w:lineRule="auto"/>
        <w:jc w:val="left"/>
      </w:pPr>
      <w:bookmarkStart w:id="14" w:name="_Toc440985128"/>
      <w:bookmarkStart w:id="15" w:name="_Toc459198360"/>
    </w:p>
    <w:p w14:paraId="48326200" w14:textId="77777777" w:rsidR="00F364E2" w:rsidRDefault="00F364E2">
      <w:pPr>
        <w:spacing w:after="160" w:line="259" w:lineRule="auto"/>
        <w:jc w:val="left"/>
      </w:pPr>
    </w:p>
    <w:p w14:paraId="4FE66873" w14:textId="77777777" w:rsidR="00F364E2" w:rsidRDefault="00F364E2">
      <w:pPr>
        <w:spacing w:after="160" w:line="259" w:lineRule="auto"/>
        <w:jc w:val="left"/>
      </w:pPr>
    </w:p>
    <w:p w14:paraId="5541E46F" w14:textId="77777777" w:rsidR="00F364E2" w:rsidRDefault="00F364E2">
      <w:pPr>
        <w:spacing w:after="160" w:line="259" w:lineRule="auto"/>
        <w:jc w:val="left"/>
      </w:pPr>
    </w:p>
    <w:p w14:paraId="5BE55C4D" w14:textId="77777777" w:rsidR="00F364E2" w:rsidRDefault="00F364E2">
      <w:pPr>
        <w:spacing w:after="160" w:line="259" w:lineRule="auto"/>
        <w:jc w:val="left"/>
      </w:pPr>
    </w:p>
    <w:p w14:paraId="0912D7FC" w14:textId="77777777" w:rsidR="00F364E2" w:rsidRDefault="00F364E2">
      <w:pPr>
        <w:spacing w:after="160" w:line="259" w:lineRule="auto"/>
        <w:jc w:val="left"/>
      </w:pPr>
    </w:p>
    <w:p w14:paraId="32F48224" w14:textId="77777777" w:rsidR="00F364E2" w:rsidRDefault="00F364E2">
      <w:pPr>
        <w:spacing w:after="160" w:line="259" w:lineRule="auto"/>
        <w:jc w:val="left"/>
      </w:pPr>
    </w:p>
    <w:p w14:paraId="69315D44" w14:textId="77777777" w:rsidR="00F364E2" w:rsidRDefault="00F364E2">
      <w:pPr>
        <w:spacing w:after="160" w:line="259" w:lineRule="auto"/>
        <w:jc w:val="left"/>
      </w:pPr>
    </w:p>
    <w:p w14:paraId="25D3F0C4" w14:textId="77777777" w:rsidR="00F364E2" w:rsidRDefault="00F364E2">
      <w:pPr>
        <w:spacing w:after="160" w:line="259" w:lineRule="auto"/>
        <w:jc w:val="left"/>
      </w:pPr>
    </w:p>
    <w:p w14:paraId="4EC85ABB" w14:textId="77777777" w:rsidR="00F364E2" w:rsidRDefault="00F364E2">
      <w:pPr>
        <w:spacing w:after="160" w:line="259" w:lineRule="auto"/>
        <w:jc w:val="left"/>
      </w:pPr>
    </w:p>
    <w:p w14:paraId="774D955E" w14:textId="77777777" w:rsidR="00F364E2" w:rsidRDefault="00F364E2">
      <w:pPr>
        <w:spacing w:after="160" w:line="259" w:lineRule="auto"/>
        <w:jc w:val="left"/>
      </w:pPr>
    </w:p>
    <w:p w14:paraId="76682464" w14:textId="77777777" w:rsidR="00F364E2" w:rsidRDefault="00F364E2">
      <w:pPr>
        <w:spacing w:after="160" w:line="259" w:lineRule="auto"/>
        <w:jc w:val="left"/>
      </w:pPr>
    </w:p>
    <w:p w14:paraId="14490A3D" w14:textId="77777777" w:rsidR="00F364E2" w:rsidRDefault="00F364E2">
      <w:pPr>
        <w:spacing w:after="160" w:line="259" w:lineRule="auto"/>
        <w:jc w:val="left"/>
      </w:pPr>
    </w:p>
    <w:p w14:paraId="511A8E04" w14:textId="77777777" w:rsidR="00F364E2" w:rsidRDefault="00F364E2">
      <w:pPr>
        <w:spacing w:after="160" w:line="259" w:lineRule="auto"/>
        <w:jc w:val="left"/>
      </w:pPr>
    </w:p>
    <w:p w14:paraId="02C710B7" w14:textId="77777777" w:rsidR="00F364E2" w:rsidRDefault="00F364E2">
      <w:pPr>
        <w:spacing w:after="160" w:line="259" w:lineRule="auto"/>
        <w:jc w:val="left"/>
      </w:pPr>
    </w:p>
    <w:p w14:paraId="29D8E71E" w14:textId="77777777" w:rsidR="00F15F89" w:rsidRPr="00A02B65" w:rsidRDefault="00F15F89" w:rsidP="00F364E2">
      <w:pPr>
        <w:pStyle w:val="Ttulo1"/>
      </w:pPr>
      <w:bookmarkStart w:id="16" w:name="_Toc114672342"/>
      <w:r w:rsidRPr="00A02B65">
        <w:lastRenderedPageBreak/>
        <w:t>III. JUSTIFICACIÓN</w:t>
      </w:r>
      <w:bookmarkEnd w:id="14"/>
      <w:bookmarkEnd w:id="15"/>
      <w:bookmarkEnd w:id="16"/>
    </w:p>
    <w:p w14:paraId="01272AF1" w14:textId="77777777" w:rsidR="00F15F89" w:rsidRDefault="00F15F89" w:rsidP="00F15F89">
      <w:pPr>
        <w:rPr>
          <w:rFonts w:cs="Times New Roman"/>
          <w:b/>
          <w:szCs w:val="24"/>
        </w:rPr>
      </w:pPr>
    </w:p>
    <w:p w14:paraId="56A71D24" w14:textId="77777777" w:rsidR="00134008" w:rsidRPr="00712128" w:rsidRDefault="005503FC" w:rsidP="005503FC">
      <w:pPr>
        <w:pStyle w:val="PrrIEEE"/>
      </w:pPr>
      <w:r>
        <w:t xml:space="preserve">Se debe justificar el estudio, describiendo las </w:t>
      </w:r>
      <w:r w:rsidRPr="005503FC">
        <w:t>razones</w:t>
      </w:r>
      <w:r>
        <w:t xml:space="preserve"> por las cuales se debe llevar a cabo el estudio resolviendo las interrogantes ¿para qué? o ¿por </w:t>
      </w:r>
      <w:r w:rsidR="009B016C">
        <w:t>qué?</w:t>
      </w:r>
      <w:r>
        <w:t xml:space="preserve"> </w:t>
      </w:r>
      <w:r w:rsidR="00026560">
        <w:fldChar w:fldCharType="begin"/>
      </w:r>
      <w:r w:rsidR="00026560">
        <w:instrText xml:space="preserve"> ADDIN ZOTERO_ITEM CSL_CITATION {"citationID":"tUCZK6jj","properties":{"formattedCitation":"[3, p. 39]","plainCitation":"[3, p. 39]","noteIndex":0},"citationItems":[{"id":5166,"uris":["http://zotero.org/users/6941801/items/FPUZ9RKL"],"uri":["http://zotero.org/users/6941801/items/FPUZ9RKL"],"itemData":{"id":5166,"type":"book","edition":"5a ed","event-place":"México, D.F","ISBN":"978-607-15-0291-9","language":"spa","number-of-pages":"613","publisher":"McGraw-Hill","publisher-place":"México, D.F","source":"K10plus ISBN","title":"Metodología de la investigación","author":[{"family":"Hernández Sampieri","given":"Roberto"},{"family":"Fernández Collado","given":"Carlos"},{"family":"Baptista Lucio","given":"Pilar"}],"issued":{"date-parts":[["2010"]]}},"locator":"39","label":"page"}],"schema":"https://github.com/citation-style-language/schema/raw/master/csl-citation.json"} </w:instrText>
      </w:r>
      <w:r w:rsidR="00026560">
        <w:fldChar w:fldCharType="separate"/>
      </w:r>
      <w:r w:rsidR="00026560" w:rsidRPr="00026560">
        <w:t>[3, p. 39]</w:t>
      </w:r>
      <w:r w:rsidR="00026560">
        <w:fldChar w:fldCharType="end"/>
      </w:r>
    </w:p>
    <w:p w14:paraId="6415D3C1" w14:textId="77777777" w:rsidR="00F15F89" w:rsidRDefault="00F15F89" w:rsidP="00F15F89">
      <w:pPr>
        <w:rPr>
          <w:rFonts w:cs="Times New Roman"/>
          <w:b/>
          <w:szCs w:val="24"/>
        </w:rPr>
      </w:pPr>
    </w:p>
    <w:p w14:paraId="34698B13" w14:textId="77777777" w:rsidR="005503FC" w:rsidRDefault="005503FC">
      <w:pPr>
        <w:spacing w:after="160" w:line="259" w:lineRule="auto"/>
        <w:jc w:val="left"/>
        <w:rPr>
          <w:rFonts w:cs="Times New Roman"/>
          <w:b/>
          <w:szCs w:val="24"/>
        </w:rPr>
      </w:pPr>
      <w:r>
        <w:rPr>
          <w:rFonts w:cs="Times New Roman"/>
          <w:b/>
          <w:szCs w:val="24"/>
        </w:rPr>
        <w:br w:type="page"/>
      </w:r>
    </w:p>
    <w:p w14:paraId="50092A53" w14:textId="77777777" w:rsidR="00F15F89" w:rsidRPr="00A02B65" w:rsidRDefault="00F15F89" w:rsidP="00F364E2">
      <w:pPr>
        <w:pStyle w:val="Ttulo1"/>
      </w:pPr>
      <w:bookmarkStart w:id="17" w:name="_Toc440985129"/>
      <w:bookmarkStart w:id="18" w:name="_Toc459198361"/>
      <w:bookmarkStart w:id="19" w:name="_Toc114672343"/>
      <w:r w:rsidRPr="00A02B65">
        <w:lastRenderedPageBreak/>
        <w:t xml:space="preserve">IV. </w:t>
      </w:r>
      <w:r w:rsidRPr="0066058C">
        <w:t>OBJETIVOS</w:t>
      </w:r>
      <w:bookmarkEnd w:id="17"/>
      <w:bookmarkEnd w:id="18"/>
      <w:bookmarkEnd w:id="19"/>
    </w:p>
    <w:p w14:paraId="0AA98481" w14:textId="77777777" w:rsidR="00F15F89" w:rsidRDefault="00F15F89" w:rsidP="00F15F89">
      <w:pPr>
        <w:jc w:val="center"/>
        <w:rPr>
          <w:rFonts w:cs="Times New Roman"/>
          <w:b/>
          <w:szCs w:val="24"/>
        </w:rPr>
      </w:pPr>
    </w:p>
    <w:p w14:paraId="244CEDE1" w14:textId="77777777" w:rsidR="00F15F89" w:rsidRPr="00DF4FEB" w:rsidRDefault="00F15F89" w:rsidP="008618E0">
      <w:pPr>
        <w:rPr>
          <w:i/>
        </w:rPr>
      </w:pPr>
      <w:bookmarkStart w:id="20" w:name="_Toc440985130"/>
      <w:bookmarkStart w:id="21" w:name="_Toc459198362"/>
      <w:r w:rsidRPr="00DF4FEB">
        <w:rPr>
          <w:i/>
        </w:rPr>
        <w:t xml:space="preserve">A. </w:t>
      </w:r>
      <w:r w:rsidRPr="0066058C">
        <w:rPr>
          <w:rStyle w:val="Ttulo2Car"/>
        </w:rPr>
        <w:t xml:space="preserve">Objetivo </w:t>
      </w:r>
      <w:r w:rsidR="002F2386" w:rsidRPr="0066058C">
        <w:rPr>
          <w:rStyle w:val="Ttulo2Car"/>
        </w:rPr>
        <w:t>g</w:t>
      </w:r>
      <w:r w:rsidRPr="0066058C">
        <w:rPr>
          <w:rStyle w:val="Ttulo2Car"/>
        </w:rPr>
        <w:t>eneral</w:t>
      </w:r>
      <w:bookmarkEnd w:id="20"/>
      <w:bookmarkEnd w:id="21"/>
    </w:p>
    <w:p w14:paraId="364EA03D" w14:textId="77777777" w:rsidR="00F15F89" w:rsidRDefault="00F15F89" w:rsidP="00F15F89">
      <w:pPr>
        <w:rPr>
          <w:rFonts w:cs="Times New Roman"/>
          <w:szCs w:val="24"/>
        </w:rPr>
      </w:pPr>
    </w:p>
    <w:p w14:paraId="0166134A" w14:textId="77777777" w:rsidR="00B128C2" w:rsidRDefault="005503FC" w:rsidP="00B128C2">
      <w:pPr>
        <w:pStyle w:val="PrrIEEE"/>
      </w:pPr>
      <w:r>
        <w:t>El objetivo debe expresar con claridad el alcance que va a tener el estudio con el fin de evitar desviaciones en la investigación</w:t>
      </w:r>
      <w:r w:rsidR="00B128C2">
        <w:t>.</w:t>
      </w:r>
    </w:p>
    <w:p w14:paraId="43FEAA2A" w14:textId="77777777" w:rsidR="007564CC" w:rsidRDefault="007564CC" w:rsidP="00F15F89">
      <w:pPr>
        <w:rPr>
          <w:rFonts w:cs="Times New Roman"/>
          <w:szCs w:val="24"/>
        </w:rPr>
      </w:pPr>
    </w:p>
    <w:p w14:paraId="1BD2F483" w14:textId="77777777" w:rsidR="00F15F89" w:rsidRPr="0066058C" w:rsidRDefault="00F15F89" w:rsidP="008618E0">
      <w:pPr>
        <w:rPr>
          <w:rStyle w:val="Ttulo2Car"/>
        </w:rPr>
      </w:pPr>
      <w:bookmarkStart w:id="22" w:name="_Toc440985131"/>
      <w:bookmarkStart w:id="23" w:name="_Toc459198363"/>
      <w:r w:rsidRPr="00DF4FEB">
        <w:rPr>
          <w:i/>
        </w:rPr>
        <w:t>B. O</w:t>
      </w:r>
      <w:r w:rsidRPr="0066058C">
        <w:rPr>
          <w:rStyle w:val="Ttulo2Car"/>
        </w:rPr>
        <w:t xml:space="preserve">bjetivos </w:t>
      </w:r>
      <w:r w:rsidR="002F2386" w:rsidRPr="0066058C">
        <w:rPr>
          <w:rStyle w:val="Ttulo2Car"/>
        </w:rPr>
        <w:t>e</w:t>
      </w:r>
      <w:r w:rsidRPr="0066058C">
        <w:rPr>
          <w:rStyle w:val="Ttulo2Car"/>
        </w:rPr>
        <w:t>specíficos</w:t>
      </w:r>
      <w:bookmarkEnd w:id="22"/>
      <w:bookmarkEnd w:id="23"/>
    </w:p>
    <w:p w14:paraId="06FB1013" w14:textId="77777777" w:rsidR="00F15F89" w:rsidRDefault="00F15F89" w:rsidP="00F15F89">
      <w:pPr>
        <w:rPr>
          <w:rFonts w:cs="Times New Roman"/>
          <w:szCs w:val="24"/>
        </w:rPr>
      </w:pPr>
    </w:p>
    <w:p w14:paraId="68A44B24" w14:textId="77777777" w:rsidR="00782E3E" w:rsidRPr="00070375" w:rsidRDefault="00B128C2" w:rsidP="00B128C2">
      <w:pPr>
        <w:pStyle w:val="PrrAPA"/>
      </w:pPr>
      <w:r>
        <w:t>Los objetivos específicos definen la ruta que se debe seguir para cumplir el objetivo general.</w:t>
      </w:r>
    </w:p>
    <w:p w14:paraId="01E3A4A9" w14:textId="77777777" w:rsidR="00B128C2" w:rsidRDefault="00B128C2">
      <w:pPr>
        <w:spacing w:after="160" w:line="259" w:lineRule="auto"/>
        <w:jc w:val="left"/>
        <w:rPr>
          <w:rFonts w:cs="Times New Roman"/>
          <w:b/>
          <w:szCs w:val="24"/>
        </w:rPr>
      </w:pPr>
      <w:r>
        <w:rPr>
          <w:rFonts w:cs="Times New Roman"/>
          <w:b/>
          <w:szCs w:val="24"/>
        </w:rPr>
        <w:br w:type="page"/>
      </w:r>
    </w:p>
    <w:p w14:paraId="15308F2F" w14:textId="77777777" w:rsidR="002F2386" w:rsidRPr="00A02B65" w:rsidRDefault="007564CC" w:rsidP="00F364E2">
      <w:pPr>
        <w:pStyle w:val="Ttulo1"/>
      </w:pPr>
      <w:bookmarkStart w:id="24" w:name="_Toc114672344"/>
      <w:r w:rsidRPr="00A02B65">
        <w:lastRenderedPageBreak/>
        <w:t>V. PROBLEMA DE INVESTIGACIÓN</w:t>
      </w:r>
      <w:bookmarkEnd w:id="24"/>
    </w:p>
    <w:p w14:paraId="02F1C2DD" w14:textId="77777777" w:rsidR="002F2386" w:rsidRDefault="002F2386" w:rsidP="00F15F89">
      <w:pPr>
        <w:jc w:val="center"/>
        <w:rPr>
          <w:rFonts w:cs="Times New Roman"/>
          <w:b/>
          <w:szCs w:val="24"/>
        </w:rPr>
      </w:pPr>
    </w:p>
    <w:p w14:paraId="0FCD5907" w14:textId="77777777" w:rsidR="007564CC" w:rsidRDefault="00B128C2" w:rsidP="00B128C2">
      <w:pPr>
        <w:pStyle w:val="PrrIEEE"/>
      </w:pPr>
      <w:r>
        <w:t>El problema de investigación se expresa de con un interrogante que orienta hacia la respuesta que busca la investigación, se sugiere ser especifico y no utilizar términos ambiguos o abstractos.</w:t>
      </w:r>
    </w:p>
    <w:p w14:paraId="53DD129F" w14:textId="77777777" w:rsidR="007564CC" w:rsidRDefault="007564CC">
      <w:pPr>
        <w:spacing w:after="160"/>
        <w:jc w:val="left"/>
        <w:rPr>
          <w:b/>
        </w:rPr>
      </w:pPr>
      <w:bookmarkStart w:id="25" w:name="_Toc440985132"/>
      <w:bookmarkStart w:id="26" w:name="_Toc459198364"/>
      <w:r>
        <w:rPr>
          <w:b/>
        </w:rPr>
        <w:br w:type="page"/>
      </w:r>
    </w:p>
    <w:p w14:paraId="63204DA1" w14:textId="77777777" w:rsidR="00F15F89" w:rsidRPr="00A02B65" w:rsidRDefault="00F15F89" w:rsidP="00F364E2">
      <w:pPr>
        <w:pStyle w:val="Ttulo1"/>
      </w:pPr>
      <w:bookmarkStart w:id="27" w:name="_Toc114672345"/>
      <w:r w:rsidRPr="00A02B65">
        <w:lastRenderedPageBreak/>
        <w:t>V</w:t>
      </w:r>
      <w:r w:rsidR="007564CC" w:rsidRPr="00A02B65">
        <w:t>I</w:t>
      </w:r>
      <w:r w:rsidRPr="00A02B65">
        <w:t>. HIPÓTESIS</w:t>
      </w:r>
      <w:bookmarkEnd w:id="25"/>
      <w:bookmarkEnd w:id="26"/>
      <w:bookmarkEnd w:id="27"/>
    </w:p>
    <w:p w14:paraId="694EFA98" w14:textId="77777777" w:rsidR="00B128C2" w:rsidRDefault="00B128C2" w:rsidP="009B016C">
      <w:pPr>
        <w:pStyle w:val="PrrAPA"/>
      </w:pPr>
      <w:r>
        <w:t xml:space="preserve">La hipótesis indica lo que se trata de probar y se definen como posibles explicaciones </w:t>
      </w:r>
      <w:r w:rsidR="009B016C">
        <w:t>al problema de investigación, se sugiere expresarlas de manera propositiva.</w:t>
      </w:r>
    </w:p>
    <w:p w14:paraId="15F082A5" w14:textId="77777777" w:rsidR="00F15F89" w:rsidRDefault="00F15F89" w:rsidP="00F15F89">
      <w:pPr>
        <w:rPr>
          <w:rFonts w:cs="Times New Roman"/>
          <w:b/>
          <w:szCs w:val="24"/>
        </w:rPr>
      </w:pPr>
    </w:p>
    <w:p w14:paraId="46D0BD39" w14:textId="77777777" w:rsidR="00F15F89" w:rsidRDefault="00F15F89" w:rsidP="009B016C">
      <w:pPr>
        <w:spacing w:after="160" w:line="259" w:lineRule="auto"/>
        <w:jc w:val="left"/>
        <w:rPr>
          <w:rFonts w:cs="Times New Roman"/>
          <w:b/>
          <w:szCs w:val="24"/>
        </w:rPr>
      </w:pPr>
    </w:p>
    <w:p w14:paraId="50F7FFE9" w14:textId="77777777" w:rsidR="009B016C" w:rsidRDefault="009B016C" w:rsidP="009B016C">
      <w:pPr>
        <w:spacing w:after="160" w:line="259" w:lineRule="auto"/>
        <w:jc w:val="left"/>
        <w:rPr>
          <w:rFonts w:cs="Times New Roman"/>
          <w:b/>
          <w:szCs w:val="24"/>
        </w:rPr>
      </w:pPr>
    </w:p>
    <w:p w14:paraId="55215D11" w14:textId="77777777" w:rsidR="009B016C" w:rsidRDefault="009B016C" w:rsidP="009B016C">
      <w:pPr>
        <w:spacing w:after="160" w:line="259" w:lineRule="auto"/>
        <w:jc w:val="left"/>
        <w:rPr>
          <w:rFonts w:cs="Times New Roman"/>
          <w:b/>
          <w:szCs w:val="24"/>
        </w:rPr>
      </w:pPr>
    </w:p>
    <w:p w14:paraId="7BFC43B1" w14:textId="77777777" w:rsidR="009B016C" w:rsidRDefault="009B016C" w:rsidP="009B016C">
      <w:pPr>
        <w:spacing w:after="160" w:line="259" w:lineRule="auto"/>
        <w:jc w:val="left"/>
        <w:rPr>
          <w:rFonts w:cs="Times New Roman"/>
          <w:b/>
          <w:szCs w:val="24"/>
        </w:rPr>
      </w:pPr>
    </w:p>
    <w:p w14:paraId="17BDDA6F" w14:textId="77777777" w:rsidR="009B016C" w:rsidRDefault="009B016C" w:rsidP="009B016C">
      <w:pPr>
        <w:spacing w:after="160" w:line="259" w:lineRule="auto"/>
        <w:jc w:val="left"/>
        <w:rPr>
          <w:rFonts w:cs="Times New Roman"/>
          <w:b/>
          <w:szCs w:val="24"/>
        </w:rPr>
      </w:pPr>
    </w:p>
    <w:p w14:paraId="697194FC" w14:textId="77777777" w:rsidR="009B016C" w:rsidRDefault="009B016C" w:rsidP="009B016C">
      <w:pPr>
        <w:spacing w:after="160" w:line="259" w:lineRule="auto"/>
        <w:jc w:val="left"/>
        <w:rPr>
          <w:rFonts w:cs="Times New Roman"/>
          <w:b/>
          <w:szCs w:val="24"/>
        </w:rPr>
      </w:pPr>
    </w:p>
    <w:p w14:paraId="456D7E62" w14:textId="77777777" w:rsidR="009B016C" w:rsidRDefault="009B016C" w:rsidP="009B016C">
      <w:pPr>
        <w:spacing w:after="160" w:line="259" w:lineRule="auto"/>
        <w:jc w:val="left"/>
        <w:rPr>
          <w:rFonts w:cs="Times New Roman"/>
          <w:b/>
          <w:szCs w:val="24"/>
        </w:rPr>
      </w:pPr>
    </w:p>
    <w:p w14:paraId="14965297" w14:textId="77777777" w:rsidR="009B016C" w:rsidRDefault="009B016C" w:rsidP="009B016C">
      <w:pPr>
        <w:spacing w:after="160" w:line="259" w:lineRule="auto"/>
        <w:jc w:val="left"/>
        <w:rPr>
          <w:rFonts w:cs="Times New Roman"/>
          <w:b/>
          <w:szCs w:val="24"/>
        </w:rPr>
      </w:pPr>
    </w:p>
    <w:p w14:paraId="65EB2E4A" w14:textId="77777777" w:rsidR="009B016C" w:rsidRDefault="009B016C" w:rsidP="009B016C">
      <w:pPr>
        <w:spacing w:after="160" w:line="259" w:lineRule="auto"/>
        <w:jc w:val="left"/>
        <w:rPr>
          <w:rFonts w:cs="Times New Roman"/>
          <w:b/>
          <w:szCs w:val="24"/>
        </w:rPr>
      </w:pPr>
    </w:p>
    <w:p w14:paraId="0A5BB902" w14:textId="77777777" w:rsidR="009B016C" w:rsidRDefault="009B016C" w:rsidP="009B016C">
      <w:pPr>
        <w:spacing w:after="160" w:line="259" w:lineRule="auto"/>
        <w:jc w:val="left"/>
        <w:rPr>
          <w:rFonts w:cs="Times New Roman"/>
          <w:b/>
          <w:szCs w:val="24"/>
        </w:rPr>
      </w:pPr>
    </w:p>
    <w:p w14:paraId="7BD53952" w14:textId="77777777" w:rsidR="009B016C" w:rsidRDefault="009B016C" w:rsidP="009B016C">
      <w:pPr>
        <w:spacing w:after="160" w:line="259" w:lineRule="auto"/>
        <w:jc w:val="left"/>
        <w:rPr>
          <w:rFonts w:cs="Times New Roman"/>
          <w:b/>
          <w:szCs w:val="24"/>
        </w:rPr>
      </w:pPr>
    </w:p>
    <w:p w14:paraId="3E04F673" w14:textId="77777777" w:rsidR="009B016C" w:rsidRDefault="009B016C" w:rsidP="009B016C">
      <w:pPr>
        <w:spacing w:after="160" w:line="259" w:lineRule="auto"/>
        <w:jc w:val="left"/>
        <w:rPr>
          <w:rFonts w:cs="Times New Roman"/>
          <w:b/>
          <w:szCs w:val="24"/>
        </w:rPr>
      </w:pPr>
    </w:p>
    <w:p w14:paraId="5F6F76C3" w14:textId="77777777" w:rsidR="009B016C" w:rsidRDefault="009B016C" w:rsidP="009B016C">
      <w:pPr>
        <w:spacing w:after="160" w:line="259" w:lineRule="auto"/>
        <w:jc w:val="left"/>
        <w:rPr>
          <w:rFonts w:cs="Times New Roman"/>
          <w:b/>
          <w:szCs w:val="24"/>
        </w:rPr>
      </w:pPr>
    </w:p>
    <w:p w14:paraId="522C00A3" w14:textId="77777777" w:rsidR="009B016C" w:rsidRDefault="009B016C" w:rsidP="009B016C">
      <w:pPr>
        <w:spacing w:after="160" w:line="259" w:lineRule="auto"/>
        <w:jc w:val="left"/>
        <w:rPr>
          <w:rFonts w:cs="Times New Roman"/>
          <w:b/>
          <w:szCs w:val="24"/>
        </w:rPr>
      </w:pPr>
    </w:p>
    <w:p w14:paraId="7D215955" w14:textId="77777777" w:rsidR="009B016C" w:rsidRDefault="009B016C" w:rsidP="009B016C">
      <w:pPr>
        <w:spacing w:after="160" w:line="259" w:lineRule="auto"/>
        <w:jc w:val="left"/>
        <w:rPr>
          <w:rFonts w:cs="Times New Roman"/>
          <w:b/>
          <w:szCs w:val="24"/>
        </w:rPr>
      </w:pPr>
    </w:p>
    <w:p w14:paraId="036D1635" w14:textId="77777777" w:rsidR="009B016C" w:rsidRDefault="009B016C" w:rsidP="009B016C">
      <w:pPr>
        <w:spacing w:after="160" w:line="259" w:lineRule="auto"/>
        <w:jc w:val="left"/>
        <w:rPr>
          <w:rFonts w:cs="Times New Roman"/>
          <w:b/>
          <w:szCs w:val="24"/>
        </w:rPr>
      </w:pPr>
    </w:p>
    <w:p w14:paraId="0AF99A57" w14:textId="77777777" w:rsidR="00426C69" w:rsidRDefault="00426C69" w:rsidP="00F15F89">
      <w:pPr>
        <w:rPr>
          <w:rFonts w:cs="Times New Roman"/>
          <w:b/>
          <w:szCs w:val="24"/>
        </w:rPr>
      </w:pPr>
    </w:p>
    <w:p w14:paraId="24A2C018" w14:textId="77777777" w:rsidR="00F15F89" w:rsidRDefault="00F15F89" w:rsidP="00F15F89">
      <w:pPr>
        <w:jc w:val="center"/>
        <w:rPr>
          <w:rFonts w:cs="Times New Roman"/>
          <w:b/>
          <w:szCs w:val="24"/>
        </w:rPr>
      </w:pPr>
    </w:p>
    <w:p w14:paraId="12B00CF2" w14:textId="77777777" w:rsidR="00F15F89" w:rsidRDefault="00F15F89" w:rsidP="00F15F89">
      <w:pPr>
        <w:jc w:val="center"/>
        <w:rPr>
          <w:rFonts w:cs="Times New Roman"/>
          <w:b/>
          <w:szCs w:val="24"/>
        </w:rPr>
      </w:pPr>
    </w:p>
    <w:p w14:paraId="06ED6A8C" w14:textId="77777777" w:rsidR="00F15F89" w:rsidRDefault="00F15F89" w:rsidP="00F15F89">
      <w:pPr>
        <w:jc w:val="center"/>
        <w:rPr>
          <w:rFonts w:cs="Times New Roman"/>
          <w:b/>
          <w:szCs w:val="24"/>
        </w:rPr>
      </w:pPr>
    </w:p>
    <w:p w14:paraId="5D1D2D09" w14:textId="77777777" w:rsidR="00F15F89" w:rsidRDefault="00F15F89" w:rsidP="00F15F89">
      <w:pPr>
        <w:jc w:val="center"/>
        <w:rPr>
          <w:rFonts w:cs="Times New Roman"/>
          <w:b/>
          <w:szCs w:val="24"/>
        </w:rPr>
      </w:pPr>
    </w:p>
    <w:p w14:paraId="4355AA9B" w14:textId="77777777" w:rsidR="00F15F89" w:rsidRDefault="00F15F89" w:rsidP="00F15F89">
      <w:pPr>
        <w:jc w:val="center"/>
        <w:rPr>
          <w:rFonts w:cs="Times New Roman"/>
          <w:b/>
          <w:szCs w:val="24"/>
        </w:rPr>
      </w:pPr>
    </w:p>
    <w:p w14:paraId="487ECB35" w14:textId="77777777" w:rsidR="00F15F89" w:rsidRDefault="00F15F89" w:rsidP="00F15F89">
      <w:pPr>
        <w:jc w:val="center"/>
        <w:rPr>
          <w:rFonts w:cs="Times New Roman"/>
          <w:b/>
          <w:szCs w:val="24"/>
        </w:rPr>
      </w:pPr>
    </w:p>
    <w:p w14:paraId="4346945C" w14:textId="77777777" w:rsidR="00F15F89" w:rsidRDefault="00F15F89" w:rsidP="00F15F89">
      <w:pPr>
        <w:jc w:val="center"/>
        <w:rPr>
          <w:rFonts w:cs="Times New Roman"/>
          <w:b/>
          <w:szCs w:val="24"/>
        </w:rPr>
      </w:pPr>
    </w:p>
    <w:p w14:paraId="05B65AAD" w14:textId="77777777" w:rsidR="006114D6" w:rsidRDefault="006114D6" w:rsidP="00F15F89">
      <w:pPr>
        <w:jc w:val="center"/>
        <w:rPr>
          <w:rFonts w:cs="Times New Roman"/>
          <w:b/>
          <w:szCs w:val="24"/>
        </w:rPr>
      </w:pPr>
    </w:p>
    <w:p w14:paraId="3FC15CBD" w14:textId="77777777" w:rsidR="00F15F89" w:rsidRDefault="00F15F89" w:rsidP="00F15F89">
      <w:pPr>
        <w:jc w:val="center"/>
        <w:rPr>
          <w:rFonts w:cs="Times New Roman"/>
          <w:b/>
          <w:szCs w:val="24"/>
        </w:rPr>
      </w:pPr>
    </w:p>
    <w:p w14:paraId="780F99D8" w14:textId="77777777" w:rsidR="00F15F89" w:rsidRDefault="00F15F89" w:rsidP="00F364E2">
      <w:pPr>
        <w:pStyle w:val="Ttulo1"/>
      </w:pPr>
      <w:bookmarkStart w:id="28" w:name="_Toc440985137"/>
      <w:bookmarkStart w:id="29" w:name="_Toc459198369"/>
      <w:bookmarkStart w:id="30" w:name="_Toc114672346"/>
      <w:r w:rsidRPr="00A02B65">
        <w:lastRenderedPageBreak/>
        <w:t>V</w:t>
      </w:r>
      <w:r w:rsidR="007564CC" w:rsidRPr="00A02B65">
        <w:t>I</w:t>
      </w:r>
      <w:r w:rsidRPr="00A02B65">
        <w:t>I. MARCO TEÓRICO</w:t>
      </w:r>
      <w:bookmarkEnd w:id="28"/>
      <w:bookmarkEnd w:id="29"/>
      <w:bookmarkEnd w:id="30"/>
    </w:p>
    <w:p w14:paraId="098DF5D9" w14:textId="77777777" w:rsidR="00F364E2" w:rsidRPr="00A02B65" w:rsidRDefault="00F364E2" w:rsidP="00F15F89">
      <w:pPr>
        <w:jc w:val="center"/>
      </w:pPr>
    </w:p>
    <w:p w14:paraId="261D3B68" w14:textId="77777777" w:rsidR="00F15F89" w:rsidRDefault="009B016C" w:rsidP="009B016C">
      <w:pPr>
        <w:pStyle w:val="PrrAPA"/>
      </w:pPr>
      <w:r>
        <w:t>En este capítulo se expone y analiza las diferentes teorías, conceptos o investigaciones previas que se consideren valiosas para la investigación, se deben citar los autores cuyos trabajos sean antecedentes de la investigación realizada para ello recuerden utilizar recursos de calidad como:</w:t>
      </w:r>
    </w:p>
    <w:p w14:paraId="4A7CD9C0" w14:textId="77777777" w:rsidR="009B016C" w:rsidRDefault="009B016C" w:rsidP="009B016C">
      <w:pPr>
        <w:rPr>
          <w:rFonts w:cs="Times New Roman"/>
          <w:szCs w:val="24"/>
        </w:rPr>
      </w:pPr>
    </w:p>
    <w:p w14:paraId="32BA73D7" w14:textId="77777777" w:rsidR="00D20935" w:rsidRDefault="00474424" w:rsidP="009B016C">
      <w:pPr>
        <w:rPr>
          <w:rFonts w:cs="Times New Roman"/>
          <w:b/>
          <w:szCs w:val="24"/>
        </w:rPr>
      </w:pPr>
      <w:r w:rsidRPr="009B016C">
        <w:rPr>
          <w:rFonts w:cs="Times New Roman"/>
          <w:b/>
          <w:szCs w:val="24"/>
        </w:rPr>
        <w:t>Bases de datos suscritas</w:t>
      </w:r>
      <w:r w:rsidR="009B016C">
        <w:rPr>
          <w:rFonts w:cs="Times New Roman"/>
          <w:b/>
          <w:szCs w:val="24"/>
        </w:rPr>
        <w:t xml:space="preserve"> por la universidad.</w:t>
      </w:r>
    </w:p>
    <w:p w14:paraId="35FAD7D2" w14:textId="77777777" w:rsidR="00474424" w:rsidRDefault="00832CA8" w:rsidP="009B016C">
      <w:pPr>
        <w:rPr>
          <w:rFonts w:cs="Times New Roman"/>
          <w:b/>
          <w:szCs w:val="24"/>
        </w:rPr>
      </w:pPr>
      <w:hyperlink r:id="rId13" w:history="1">
        <w:r w:rsidR="00D20935" w:rsidRPr="0009561E">
          <w:rPr>
            <w:rStyle w:val="Hipervnculo"/>
            <w:rFonts w:cs="Times New Roman"/>
            <w:b/>
            <w:szCs w:val="24"/>
          </w:rPr>
          <w:t>https://www.urosario.edu.co/CRAI/inicio/</w:t>
        </w:r>
      </w:hyperlink>
      <w:r w:rsidR="00D20935">
        <w:rPr>
          <w:rFonts w:cs="Times New Roman"/>
          <w:b/>
          <w:szCs w:val="24"/>
        </w:rPr>
        <w:t xml:space="preserve"> </w:t>
      </w:r>
      <w:r w:rsidR="009B016C">
        <w:rPr>
          <w:rFonts w:cs="Times New Roman"/>
          <w:b/>
          <w:szCs w:val="24"/>
        </w:rPr>
        <w:t xml:space="preserve"> </w:t>
      </w:r>
    </w:p>
    <w:p w14:paraId="73366F86" w14:textId="77777777" w:rsidR="009B016C" w:rsidRPr="009B016C" w:rsidRDefault="009B016C" w:rsidP="009B016C">
      <w:pPr>
        <w:rPr>
          <w:rFonts w:cs="Times New Roman"/>
          <w:szCs w:val="24"/>
        </w:rPr>
      </w:pPr>
    </w:p>
    <w:p w14:paraId="0A615886" w14:textId="77777777" w:rsidR="00474424" w:rsidRDefault="00474424" w:rsidP="009B016C">
      <w:pPr>
        <w:rPr>
          <w:rFonts w:cs="Times New Roman"/>
          <w:b/>
          <w:szCs w:val="24"/>
        </w:rPr>
      </w:pPr>
      <w:r w:rsidRPr="009B016C">
        <w:rPr>
          <w:rFonts w:cs="Times New Roman"/>
          <w:b/>
          <w:szCs w:val="24"/>
        </w:rPr>
        <w:t>B</w:t>
      </w:r>
      <w:r w:rsidR="009B016C" w:rsidRPr="009B016C">
        <w:rPr>
          <w:rFonts w:cs="Times New Roman"/>
          <w:b/>
          <w:szCs w:val="24"/>
        </w:rPr>
        <w:t>ases de datos de libre acceso</w:t>
      </w:r>
    </w:p>
    <w:p w14:paraId="538DD56F" w14:textId="77777777" w:rsidR="00D20935" w:rsidRDefault="00832CA8" w:rsidP="009B016C">
      <w:pPr>
        <w:rPr>
          <w:rFonts w:cs="Times New Roman"/>
          <w:b/>
          <w:szCs w:val="24"/>
        </w:rPr>
      </w:pPr>
      <w:hyperlink r:id="rId14" w:history="1">
        <w:r w:rsidR="00D20935" w:rsidRPr="0009561E">
          <w:rPr>
            <w:rStyle w:val="Hipervnculo"/>
            <w:rFonts w:cs="Times New Roman"/>
            <w:b/>
            <w:szCs w:val="24"/>
          </w:rPr>
          <w:t>https://scholar.google.es/schhp?hl=es</w:t>
        </w:r>
      </w:hyperlink>
      <w:r w:rsidR="00D20935">
        <w:rPr>
          <w:rFonts w:cs="Times New Roman"/>
          <w:b/>
          <w:szCs w:val="24"/>
        </w:rPr>
        <w:t xml:space="preserve"> </w:t>
      </w:r>
    </w:p>
    <w:p w14:paraId="0341EB7B" w14:textId="77777777" w:rsidR="00D20935" w:rsidRDefault="00832CA8" w:rsidP="009B016C">
      <w:pPr>
        <w:rPr>
          <w:rFonts w:cs="Times New Roman"/>
          <w:b/>
          <w:szCs w:val="24"/>
        </w:rPr>
      </w:pPr>
      <w:hyperlink r:id="rId15" w:history="1">
        <w:r w:rsidR="00D20935" w:rsidRPr="0009561E">
          <w:rPr>
            <w:rStyle w:val="Hipervnculo"/>
            <w:rFonts w:cs="Times New Roman"/>
            <w:b/>
            <w:szCs w:val="24"/>
          </w:rPr>
          <w:t>https://scielo.org/es/</w:t>
        </w:r>
      </w:hyperlink>
      <w:r w:rsidR="00D20935">
        <w:rPr>
          <w:rFonts w:cs="Times New Roman"/>
          <w:b/>
          <w:szCs w:val="24"/>
        </w:rPr>
        <w:t xml:space="preserve"> </w:t>
      </w:r>
    </w:p>
    <w:p w14:paraId="12F36D3B" w14:textId="77777777" w:rsidR="00D20935" w:rsidRDefault="00832CA8" w:rsidP="009B016C">
      <w:pPr>
        <w:rPr>
          <w:rFonts w:cs="Times New Roman"/>
          <w:b/>
          <w:szCs w:val="24"/>
        </w:rPr>
      </w:pPr>
      <w:hyperlink r:id="rId16" w:history="1">
        <w:r w:rsidR="00D20935" w:rsidRPr="0009561E">
          <w:rPr>
            <w:rStyle w:val="Hipervnculo"/>
            <w:rFonts w:cs="Times New Roman"/>
            <w:b/>
            <w:szCs w:val="24"/>
          </w:rPr>
          <w:t>https://www.redalyc.org/</w:t>
        </w:r>
      </w:hyperlink>
      <w:r w:rsidR="00D20935">
        <w:rPr>
          <w:rFonts w:cs="Times New Roman"/>
          <w:b/>
          <w:szCs w:val="24"/>
        </w:rPr>
        <w:t xml:space="preserve"> </w:t>
      </w:r>
    </w:p>
    <w:p w14:paraId="1FB235F9" w14:textId="77777777" w:rsidR="00D20935" w:rsidRDefault="00832CA8" w:rsidP="009B016C">
      <w:pPr>
        <w:rPr>
          <w:rFonts w:cs="Times New Roman"/>
          <w:b/>
          <w:szCs w:val="24"/>
        </w:rPr>
      </w:pPr>
      <w:hyperlink r:id="rId17" w:history="1">
        <w:r w:rsidR="00D20935" w:rsidRPr="0009561E">
          <w:rPr>
            <w:rStyle w:val="Hipervnculo"/>
            <w:rFonts w:cs="Times New Roman"/>
            <w:b/>
            <w:szCs w:val="24"/>
          </w:rPr>
          <w:t>https://dialnet.unirioja.es/</w:t>
        </w:r>
      </w:hyperlink>
      <w:r w:rsidR="00D20935">
        <w:rPr>
          <w:rFonts w:cs="Times New Roman"/>
          <w:b/>
          <w:szCs w:val="24"/>
        </w:rPr>
        <w:t xml:space="preserve"> </w:t>
      </w:r>
    </w:p>
    <w:p w14:paraId="12CD4B28" w14:textId="77777777" w:rsidR="00D20935" w:rsidRDefault="00832CA8" w:rsidP="009B016C">
      <w:pPr>
        <w:rPr>
          <w:rFonts w:cs="Times New Roman"/>
          <w:b/>
          <w:szCs w:val="24"/>
        </w:rPr>
      </w:pPr>
      <w:hyperlink r:id="rId18" w:history="1">
        <w:r w:rsidR="00D20935" w:rsidRPr="0009561E">
          <w:rPr>
            <w:rStyle w:val="Hipervnculo"/>
            <w:rFonts w:cs="Times New Roman"/>
            <w:b/>
            <w:szCs w:val="24"/>
          </w:rPr>
          <w:t>https://www.redib.org/</w:t>
        </w:r>
      </w:hyperlink>
      <w:r w:rsidR="00D20935">
        <w:rPr>
          <w:rFonts w:cs="Times New Roman"/>
          <w:b/>
          <w:szCs w:val="24"/>
        </w:rPr>
        <w:t xml:space="preserve"> </w:t>
      </w:r>
    </w:p>
    <w:p w14:paraId="68C8EBC3" w14:textId="77777777" w:rsidR="00D20935" w:rsidRDefault="00832CA8" w:rsidP="009B016C">
      <w:pPr>
        <w:rPr>
          <w:rFonts w:cs="Times New Roman"/>
          <w:b/>
          <w:szCs w:val="24"/>
        </w:rPr>
      </w:pPr>
      <w:hyperlink r:id="rId19" w:history="1">
        <w:r w:rsidR="00D20935" w:rsidRPr="0009561E">
          <w:rPr>
            <w:rStyle w:val="Hipervnculo"/>
            <w:rFonts w:cs="Times New Roman"/>
            <w:b/>
            <w:szCs w:val="24"/>
          </w:rPr>
          <w:t>https://worldwidescience.org/</w:t>
        </w:r>
      </w:hyperlink>
      <w:r w:rsidR="00D20935">
        <w:rPr>
          <w:rFonts w:cs="Times New Roman"/>
          <w:b/>
          <w:szCs w:val="24"/>
        </w:rPr>
        <w:t xml:space="preserve"> </w:t>
      </w:r>
    </w:p>
    <w:p w14:paraId="7F097473" w14:textId="77777777" w:rsidR="009B016C" w:rsidRPr="009B016C" w:rsidRDefault="009B016C" w:rsidP="009B016C">
      <w:pPr>
        <w:rPr>
          <w:rFonts w:cs="Times New Roman"/>
          <w:szCs w:val="24"/>
        </w:rPr>
      </w:pPr>
    </w:p>
    <w:p w14:paraId="28C54D19" w14:textId="77777777" w:rsidR="00F15F89" w:rsidRDefault="00F15F89" w:rsidP="00F15F89">
      <w:pPr>
        <w:rPr>
          <w:rFonts w:cs="Times New Roman"/>
          <w:szCs w:val="24"/>
        </w:rPr>
      </w:pPr>
    </w:p>
    <w:p w14:paraId="342B9286" w14:textId="77777777" w:rsidR="0025436A" w:rsidRDefault="0025436A" w:rsidP="0025436A">
      <w:pPr>
        <w:rPr>
          <w:rFonts w:cs="Times New Roman"/>
          <w:szCs w:val="24"/>
        </w:rPr>
      </w:pPr>
    </w:p>
    <w:p w14:paraId="06A0DB60" w14:textId="77777777" w:rsidR="0025436A" w:rsidRDefault="0025436A" w:rsidP="0025436A">
      <w:pPr>
        <w:jc w:val="center"/>
        <w:rPr>
          <w:rFonts w:cs="Times New Roman"/>
          <w:szCs w:val="24"/>
        </w:rPr>
      </w:pPr>
    </w:p>
    <w:p w14:paraId="640CAA4B" w14:textId="77777777" w:rsidR="00F15F89" w:rsidRDefault="00F15F89" w:rsidP="00F15F89">
      <w:pPr>
        <w:rPr>
          <w:rFonts w:cs="Times New Roman"/>
          <w:b/>
          <w:szCs w:val="24"/>
        </w:rPr>
      </w:pPr>
    </w:p>
    <w:p w14:paraId="54EDF6D5" w14:textId="77777777" w:rsidR="00470DDE" w:rsidRDefault="00470DDE" w:rsidP="009B016C">
      <w:pPr>
        <w:spacing w:after="160" w:line="259" w:lineRule="auto"/>
        <w:jc w:val="left"/>
      </w:pPr>
    </w:p>
    <w:p w14:paraId="48231F52" w14:textId="77777777" w:rsidR="00F364E2" w:rsidRDefault="00F364E2" w:rsidP="009B016C">
      <w:pPr>
        <w:spacing w:after="160" w:line="259" w:lineRule="auto"/>
        <w:jc w:val="left"/>
      </w:pPr>
    </w:p>
    <w:p w14:paraId="067573BF" w14:textId="77777777" w:rsidR="00F364E2" w:rsidRDefault="00F364E2" w:rsidP="009B016C">
      <w:pPr>
        <w:spacing w:after="160" w:line="259" w:lineRule="auto"/>
        <w:jc w:val="left"/>
      </w:pPr>
    </w:p>
    <w:p w14:paraId="62E60987" w14:textId="77777777" w:rsidR="00F364E2" w:rsidRDefault="00F364E2" w:rsidP="009B016C">
      <w:pPr>
        <w:spacing w:after="160" w:line="259" w:lineRule="auto"/>
        <w:jc w:val="left"/>
      </w:pPr>
    </w:p>
    <w:p w14:paraId="2E086127" w14:textId="77777777" w:rsidR="00F364E2" w:rsidRDefault="00F364E2" w:rsidP="009B016C">
      <w:pPr>
        <w:spacing w:after="160" w:line="259" w:lineRule="auto"/>
        <w:jc w:val="left"/>
      </w:pPr>
    </w:p>
    <w:p w14:paraId="1283D83B" w14:textId="77777777" w:rsidR="00F364E2" w:rsidRDefault="00F364E2" w:rsidP="009B016C">
      <w:pPr>
        <w:spacing w:after="160" w:line="259" w:lineRule="auto"/>
        <w:jc w:val="left"/>
      </w:pPr>
    </w:p>
    <w:p w14:paraId="670B18B6" w14:textId="77777777" w:rsidR="00F364E2" w:rsidRDefault="00F364E2" w:rsidP="009B016C">
      <w:pPr>
        <w:spacing w:after="160" w:line="259" w:lineRule="auto"/>
        <w:jc w:val="left"/>
      </w:pPr>
    </w:p>
    <w:p w14:paraId="2FBFF0AF" w14:textId="77777777" w:rsidR="00F364E2" w:rsidRDefault="00F364E2" w:rsidP="009B016C">
      <w:pPr>
        <w:spacing w:after="160" w:line="259" w:lineRule="auto"/>
        <w:jc w:val="left"/>
      </w:pPr>
    </w:p>
    <w:p w14:paraId="718138FF" w14:textId="77777777" w:rsidR="007E07F6" w:rsidRPr="00A02B65" w:rsidRDefault="007E07F6" w:rsidP="00F364E2">
      <w:pPr>
        <w:pStyle w:val="Ttulo1"/>
      </w:pPr>
      <w:bookmarkStart w:id="31" w:name="_Toc440985139"/>
      <w:bookmarkStart w:id="32" w:name="_Toc459198371"/>
      <w:bookmarkStart w:id="33" w:name="_Toc114672347"/>
      <w:r w:rsidRPr="00A02B65">
        <w:lastRenderedPageBreak/>
        <w:t>VII</w:t>
      </w:r>
      <w:r w:rsidR="007564CC" w:rsidRPr="00A02B65">
        <w:t>I</w:t>
      </w:r>
      <w:r w:rsidRPr="00A02B65">
        <w:t>. METODOLOGÍA</w:t>
      </w:r>
      <w:bookmarkEnd w:id="31"/>
      <w:bookmarkEnd w:id="32"/>
      <w:bookmarkEnd w:id="33"/>
    </w:p>
    <w:p w14:paraId="05747D29" w14:textId="77777777" w:rsidR="002832A5" w:rsidRDefault="002832A5" w:rsidP="007E07F6">
      <w:pPr>
        <w:jc w:val="center"/>
        <w:rPr>
          <w:b/>
        </w:rPr>
      </w:pPr>
    </w:p>
    <w:p w14:paraId="60F23E5F" w14:textId="77777777" w:rsidR="002832A5" w:rsidRPr="007F6EFB" w:rsidRDefault="002832A5" w:rsidP="002832A5">
      <w:pPr>
        <w:ind w:firstLine="708"/>
        <w:rPr>
          <w:rFonts w:cs="Times New Roman"/>
          <w:szCs w:val="24"/>
        </w:rPr>
      </w:pPr>
      <w:r w:rsidRPr="007F6EFB">
        <w:rPr>
          <w:rFonts w:cs="Times New Roman"/>
          <w:szCs w:val="24"/>
        </w:rPr>
        <w:t>En la metodología se establecen los enfoques de investigación, esto es, cuantitativo, cualitativo o mixto.</w:t>
      </w:r>
    </w:p>
    <w:p w14:paraId="484FB05B" w14:textId="77777777" w:rsidR="001C2E23" w:rsidRDefault="001C2E23" w:rsidP="001C2E23">
      <w:pPr>
        <w:rPr>
          <w:rFonts w:cs="Times New Roman"/>
          <w:b/>
          <w:szCs w:val="24"/>
        </w:rPr>
      </w:pPr>
    </w:p>
    <w:p w14:paraId="342D77D7" w14:textId="77777777" w:rsidR="00F15F89" w:rsidRDefault="00F15F89" w:rsidP="00F15F89">
      <w:pPr>
        <w:rPr>
          <w:rFonts w:cs="Times New Roman"/>
          <w:b/>
          <w:szCs w:val="24"/>
        </w:rPr>
      </w:pPr>
    </w:p>
    <w:p w14:paraId="4F5B3258" w14:textId="77777777" w:rsidR="005C6092" w:rsidRDefault="005C6092">
      <w:pPr>
        <w:spacing w:after="160" w:line="259" w:lineRule="auto"/>
        <w:jc w:val="left"/>
        <w:rPr>
          <w:rFonts w:cs="Times New Roman"/>
          <w:bCs/>
          <w:szCs w:val="24"/>
        </w:rPr>
      </w:pPr>
      <w:r>
        <w:rPr>
          <w:rFonts w:cs="Times New Roman"/>
          <w:bCs/>
          <w:szCs w:val="24"/>
        </w:rPr>
        <w:br w:type="page"/>
      </w:r>
    </w:p>
    <w:p w14:paraId="78A73F7E" w14:textId="77777777" w:rsidR="00F15F89" w:rsidRDefault="0075418C" w:rsidP="00F364E2">
      <w:pPr>
        <w:pStyle w:val="Ttulo1"/>
        <w:rPr>
          <w:rFonts w:cs="Times New Roman"/>
          <w:szCs w:val="24"/>
        </w:rPr>
      </w:pPr>
      <w:bookmarkStart w:id="34" w:name="_Toc114672348"/>
      <w:r w:rsidRPr="00285516">
        <w:rPr>
          <w:rFonts w:cs="Times New Roman"/>
          <w:szCs w:val="24"/>
        </w:rPr>
        <w:lastRenderedPageBreak/>
        <w:t xml:space="preserve">IX </w:t>
      </w:r>
      <w:r w:rsidR="00562C23" w:rsidRPr="00285516">
        <w:rPr>
          <w:rFonts w:cs="Times New Roman"/>
          <w:szCs w:val="24"/>
        </w:rPr>
        <w:t>RESULTADOS</w:t>
      </w:r>
      <w:bookmarkEnd w:id="34"/>
    </w:p>
    <w:p w14:paraId="433BC9B2" w14:textId="77777777" w:rsidR="00F364E2" w:rsidRPr="00285516" w:rsidRDefault="00F364E2" w:rsidP="00285516">
      <w:pPr>
        <w:jc w:val="center"/>
        <w:rPr>
          <w:rFonts w:cs="Times New Roman"/>
          <w:szCs w:val="24"/>
        </w:rPr>
      </w:pPr>
    </w:p>
    <w:p w14:paraId="67B5947E" w14:textId="77777777" w:rsidR="00562C23" w:rsidRDefault="00D20935" w:rsidP="00D20935">
      <w:pPr>
        <w:pStyle w:val="PrrAPA"/>
      </w:pPr>
      <w:r>
        <w:t>En este capítulo se comunican los resultados de la investigaci</w:t>
      </w:r>
      <w:r w:rsidR="000F28A5">
        <w:t>ón, y se suelen utilizar gráficos y tablas que permiten resumir la información recolectada.</w:t>
      </w:r>
    </w:p>
    <w:p w14:paraId="3C0E9604" w14:textId="77777777" w:rsidR="00917D1B" w:rsidRDefault="00917D1B" w:rsidP="0062000F">
      <w:pPr>
        <w:spacing w:line="259" w:lineRule="auto"/>
        <w:jc w:val="left"/>
        <w:rPr>
          <w:rFonts w:cs="Times New Roman"/>
          <w:b/>
          <w:szCs w:val="24"/>
        </w:rPr>
      </w:pPr>
    </w:p>
    <w:p w14:paraId="169DF50B" w14:textId="77777777" w:rsidR="00D26D59" w:rsidRDefault="00F83AE1" w:rsidP="00D26D59">
      <w:pPr>
        <w:pStyle w:val="Descripcin"/>
      </w:pPr>
      <w:bookmarkStart w:id="35" w:name="_Toc57294686"/>
      <w:bookmarkStart w:id="36" w:name="_Toc67128999"/>
      <w:bookmarkStart w:id="37" w:name="_Toc114570536"/>
      <w:r>
        <w:br/>
      </w:r>
      <w:bookmarkStart w:id="38" w:name="_Toc114570891"/>
      <w:bookmarkEnd w:id="35"/>
      <w:bookmarkEnd w:id="36"/>
      <w:bookmarkEnd w:id="37"/>
      <w:r w:rsidR="00D26D59">
        <w:t xml:space="preserve">Tabla </w:t>
      </w:r>
      <w:r>
        <w:fldChar w:fldCharType="begin"/>
      </w:r>
      <w:r>
        <w:instrText>SEQ Tabla \* ROMAN</w:instrText>
      </w:r>
      <w:r>
        <w:fldChar w:fldCharType="separate"/>
      </w:r>
      <w:r w:rsidR="00D26D59">
        <w:rPr>
          <w:noProof/>
        </w:rPr>
        <w:t>I</w:t>
      </w:r>
      <w:r>
        <w:fldChar w:fldCharType="end"/>
      </w:r>
      <w:r w:rsidR="00D26D59">
        <w:rPr>
          <w:noProof/>
        </w:rPr>
        <w:t xml:space="preserve"> Abreviaturas</w:t>
      </w:r>
      <w:bookmarkEnd w:id="38"/>
    </w:p>
    <w:tbl>
      <w:tblPr>
        <w:tblStyle w:val="IEEE"/>
        <w:tblW w:w="4922" w:type="dxa"/>
        <w:jc w:val="center"/>
        <w:tblLook w:val="04A0" w:firstRow="1" w:lastRow="0" w:firstColumn="1" w:lastColumn="0" w:noHBand="0" w:noVBand="1"/>
      </w:tblPr>
      <w:tblGrid>
        <w:gridCol w:w="3439"/>
        <w:gridCol w:w="1483"/>
      </w:tblGrid>
      <w:tr w:rsidR="00F11645" w:rsidRPr="00EB4F77" w14:paraId="357E3434" w14:textId="77777777" w:rsidTr="00E65497">
        <w:trPr>
          <w:trHeight w:val="213"/>
          <w:jc w:val="center"/>
        </w:trPr>
        <w:tc>
          <w:tcPr>
            <w:tcW w:w="3439" w:type="dxa"/>
            <w:noWrap/>
            <w:hideMark/>
          </w:tcPr>
          <w:p w14:paraId="44CE5574" w14:textId="77777777" w:rsidR="00F11645" w:rsidRPr="00EB4F77" w:rsidRDefault="00F11645" w:rsidP="00100260">
            <w:pPr>
              <w:jc w:val="center"/>
              <w:rPr>
                <w:b/>
                <w:highlight w:val="lightGray"/>
                <w:lang w:eastAsia="es-CO"/>
              </w:rPr>
            </w:pPr>
            <w:r w:rsidRPr="00EB4F77">
              <w:rPr>
                <w:b/>
                <w:lang w:eastAsia="es-CO"/>
              </w:rPr>
              <w:t>Concepto</w:t>
            </w:r>
          </w:p>
        </w:tc>
        <w:tc>
          <w:tcPr>
            <w:tcW w:w="1483" w:type="dxa"/>
            <w:noWrap/>
            <w:hideMark/>
          </w:tcPr>
          <w:p w14:paraId="3AB10E4B" w14:textId="77777777" w:rsidR="00F11645" w:rsidRPr="00EB4F77" w:rsidRDefault="00F11645" w:rsidP="00100260">
            <w:pPr>
              <w:jc w:val="center"/>
              <w:rPr>
                <w:b/>
                <w:highlight w:val="lightGray"/>
                <w:lang w:eastAsia="es-CO"/>
              </w:rPr>
            </w:pPr>
            <w:r w:rsidRPr="00EB4F77">
              <w:rPr>
                <w:b/>
                <w:lang w:eastAsia="es-CO"/>
              </w:rPr>
              <w:t>Abreviatura</w:t>
            </w:r>
          </w:p>
        </w:tc>
      </w:tr>
      <w:tr w:rsidR="00F11645" w:rsidRPr="00EB4F77" w14:paraId="5F51104B" w14:textId="77777777" w:rsidTr="00E65497">
        <w:trPr>
          <w:trHeight w:val="213"/>
          <w:jc w:val="center"/>
        </w:trPr>
        <w:tc>
          <w:tcPr>
            <w:tcW w:w="3439" w:type="dxa"/>
            <w:hideMark/>
          </w:tcPr>
          <w:p w14:paraId="45A58A61" w14:textId="77777777" w:rsidR="00F11645" w:rsidRPr="00EB4F77" w:rsidRDefault="00F11645" w:rsidP="00100260">
            <w:pPr>
              <w:rPr>
                <w:rFonts w:cs="Times New Roman"/>
                <w:szCs w:val="20"/>
                <w:lang w:eastAsia="es-CO"/>
              </w:rPr>
            </w:pPr>
            <w:r w:rsidRPr="00EB4F77">
              <w:rPr>
                <w:rFonts w:cs="Times New Roman"/>
                <w:lang w:val="en-US" w:eastAsia="es-CO"/>
              </w:rPr>
              <w:t>alternating current</w:t>
            </w:r>
          </w:p>
        </w:tc>
        <w:tc>
          <w:tcPr>
            <w:tcW w:w="1483" w:type="dxa"/>
            <w:hideMark/>
          </w:tcPr>
          <w:p w14:paraId="7ABA7CC2" w14:textId="77777777" w:rsidR="00F11645" w:rsidRPr="00EB4F77" w:rsidRDefault="00F11645" w:rsidP="00100260">
            <w:pPr>
              <w:rPr>
                <w:rFonts w:cs="Times New Roman"/>
                <w:szCs w:val="20"/>
                <w:lang w:eastAsia="es-CO"/>
              </w:rPr>
            </w:pPr>
            <w:r w:rsidRPr="00EB4F77">
              <w:rPr>
                <w:rFonts w:cs="Times New Roman"/>
                <w:lang w:val="en-US" w:eastAsia="es-CO"/>
              </w:rPr>
              <w:t>ac</w:t>
            </w:r>
          </w:p>
        </w:tc>
      </w:tr>
      <w:tr w:rsidR="00F11645" w:rsidRPr="00EB4F77" w14:paraId="792F07F4" w14:textId="77777777" w:rsidTr="00E65497">
        <w:trPr>
          <w:trHeight w:val="213"/>
          <w:jc w:val="center"/>
        </w:trPr>
        <w:tc>
          <w:tcPr>
            <w:tcW w:w="3439" w:type="dxa"/>
            <w:hideMark/>
          </w:tcPr>
          <w:p w14:paraId="43EAE3CA" w14:textId="77777777" w:rsidR="00F11645" w:rsidRPr="00EB4F77" w:rsidRDefault="00F11645" w:rsidP="00100260">
            <w:pPr>
              <w:rPr>
                <w:rFonts w:cs="Times New Roman"/>
                <w:szCs w:val="20"/>
                <w:lang w:eastAsia="es-CO"/>
              </w:rPr>
            </w:pPr>
            <w:r w:rsidRPr="00EB4F77">
              <w:rPr>
                <w:rFonts w:cs="Times New Roman"/>
                <w:lang w:val="en-US" w:eastAsia="es-CO"/>
              </w:rPr>
              <w:t>analog-to-digital</w:t>
            </w:r>
          </w:p>
        </w:tc>
        <w:tc>
          <w:tcPr>
            <w:tcW w:w="1483" w:type="dxa"/>
            <w:hideMark/>
          </w:tcPr>
          <w:p w14:paraId="25318E5B" w14:textId="77777777" w:rsidR="00F11645" w:rsidRPr="00EB4F77" w:rsidRDefault="00F11645" w:rsidP="00100260">
            <w:pPr>
              <w:rPr>
                <w:rFonts w:cs="Times New Roman"/>
                <w:szCs w:val="20"/>
                <w:lang w:eastAsia="es-CO"/>
              </w:rPr>
            </w:pPr>
            <w:r w:rsidRPr="00EB4F77">
              <w:rPr>
                <w:rFonts w:cs="Times New Roman"/>
                <w:lang w:val="en-US" w:eastAsia="es-CO"/>
              </w:rPr>
              <w:t>A–D, A/D</w:t>
            </w:r>
          </w:p>
        </w:tc>
      </w:tr>
      <w:tr w:rsidR="00F11645" w:rsidRPr="00EB4F77" w14:paraId="74E88C7C" w14:textId="77777777" w:rsidTr="00E65497">
        <w:trPr>
          <w:trHeight w:val="213"/>
          <w:jc w:val="center"/>
        </w:trPr>
        <w:tc>
          <w:tcPr>
            <w:tcW w:w="3439" w:type="dxa"/>
            <w:hideMark/>
          </w:tcPr>
          <w:p w14:paraId="1C51261C" w14:textId="77777777" w:rsidR="00F11645" w:rsidRPr="00EB4F77" w:rsidRDefault="00F11645" w:rsidP="00100260">
            <w:pPr>
              <w:rPr>
                <w:rFonts w:cs="Times New Roman"/>
                <w:szCs w:val="20"/>
                <w:lang w:eastAsia="es-CO"/>
              </w:rPr>
            </w:pPr>
            <w:r w:rsidRPr="00EB4F77">
              <w:rPr>
                <w:rFonts w:cs="Times New Roman"/>
                <w:lang w:val="en-US" w:eastAsia="es-CO"/>
              </w:rPr>
              <w:t>audio frequency*</w:t>
            </w:r>
          </w:p>
        </w:tc>
        <w:tc>
          <w:tcPr>
            <w:tcW w:w="1483" w:type="dxa"/>
            <w:hideMark/>
          </w:tcPr>
          <w:p w14:paraId="702FCD6C" w14:textId="77777777" w:rsidR="00F11645" w:rsidRPr="00EB4F77" w:rsidRDefault="00F11645" w:rsidP="00100260">
            <w:pPr>
              <w:rPr>
                <w:rFonts w:cs="Times New Roman"/>
                <w:szCs w:val="20"/>
                <w:lang w:eastAsia="es-CO"/>
              </w:rPr>
            </w:pPr>
            <w:r w:rsidRPr="00EB4F77">
              <w:rPr>
                <w:rFonts w:cs="Times New Roman"/>
                <w:lang w:val="en-US" w:eastAsia="es-CO"/>
              </w:rPr>
              <w:t>AF</w:t>
            </w:r>
          </w:p>
        </w:tc>
      </w:tr>
      <w:tr w:rsidR="00F11645" w:rsidRPr="00EB4F77" w14:paraId="04FEDDD0" w14:textId="77777777" w:rsidTr="00E65497">
        <w:trPr>
          <w:trHeight w:val="356"/>
          <w:jc w:val="center"/>
        </w:trPr>
        <w:tc>
          <w:tcPr>
            <w:tcW w:w="3439" w:type="dxa"/>
            <w:hideMark/>
          </w:tcPr>
          <w:p w14:paraId="186272C0" w14:textId="77777777" w:rsidR="00F11645" w:rsidRPr="00EB4F77" w:rsidRDefault="00F11645" w:rsidP="00100260">
            <w:pPr>
              <w:rPr>
                <w:rFonts w:cs="Times New Roman"/>
                <w:szCs w:val="20"/>
                <w:lang w:eastAsia="es-CO"/>
              </w:rPr>
            </w:pPr>
            <w:r w:rsidRPr="00EB4F77">
              <w:rPr>
                <w:rFonts w:cs="Times New Roman"/>
                <w:lang w:val="en-US" w:eastAsia="es-CO"/>
              </w:rPr>
              <w:t>automatic frequency control*</w:t>
            </w:r>
          </w:p>
        </w:tc>
        <w:tc>
          <w:tcPr>
            <w:tcW w:w="1483" w:type="dxa"/>
            <w:hideMark/>
          </w:tcPr>
          <w:p w14:paraId="13D8F36A" w14:textId="77777777" w:rsidR="00F11645" w:rsidRPr="00EB4F77" w:rsidRDefault="00F11645" w:rsidP="00100260">
            <w:pPr>
              <w:rPr>
                <w:rFonts w:cs="Times New Roman"/>
                <w:szCs w:val="20"/>
                <w:lang w:eastAsia="es-CO"/>
              </w:rPr>
            </w:pPr>
            <w:r w:rsidRPr="00EB4F77">
              <w:rPr>
                <w:rFonts w:cs="Times New Roman"/>
                <w:lang w:val="en-US" w:eastAsia="es-CO"/>
              </w:rPr>
              <w:t>AFC</w:t>
            </w:r>
          </w:p>
        </w:tc>
      </w:tr>
      <w:tr w:rsidR="00F11645" w:rsidRPr="00EB4F77" w14:paraId="23C7DEC1" w14:textId="77777777" w:rsidTr="00E65497">
        <w:trPr>
          <w:trHeight w:val="213"/>
          <w:jc w:val="center"/>
        </w:trPr>
        <w:tc>
          <w:tcPr>
            <w:tcW w:w="3439" w:type="dxa"/>
            <w:hideMark/>
          </w:tcPr>
          <w:p w14:paraId="40901FCC" w14:textId="77777777" w:rsidR="00F11645" w:rsidRPr="00EB4F77" w:rsidRDefault="00F11645" w:rsidP="00100260">
            <w:pPr>
              <w:rPr>
                <w:rFonts w:cs="Times New Roman"/>
                <w:szCs w:val="20"/>
                <w:lang w:eastAsia="es-CO"/>
              </w:rPr>
            </w:pPr>
            <w:r w:rsidRPr="00EB4F77">
              <w:rPr>
                <w:rFonts w:cs="Times New Roman"/>
                <w:lang w:val="en-US" w:eastAsia="es-CO"/>
              </w:rPr>
              <w:t>automatic gain control*</w:t>
            </w:r>
          </w:p>
        </w:tc>
        <w:tc>
          <w:tcPr>
            <w:tcW w:w="1483" w:type="dxa"/>
            <w:hideMark/>
          </w:tcPr>
          <w:p w14:paraId="7420A787" w14:textId="77777777" w:rsidR="00F11645" w:rsidRPr="00EB4F77" w:rsidRDefault="00F11645" w:rsidP="00100260">
            <w:pPr>
              <w:rPr>
                <w:rFonts w:cs="Times New Roman"/>
                <w:szCs w:val="20"/>
                <w:lang w:eastAsia="es-CO"/>
              </w:rPr>
            </w:pPr>
            <w:r w:rsidRPr="00EB4F77">
              <w:rPr>
                <w:rFonts w:cs="Times New Roman"/>
                <w:lang w:val="en-US" w:eastAsia="es-CO"/>
              </w:rPr>
              <w:t>AGC</w:t>
            </w:r>
          </w:p>
        </w:tc>
      </w:tr>
      <w:tr w:rsidR="00F11645" w:rsidRPr="00EB4F77" w14:paraId="135A0873" w14:textId="77777777" w:rsidTr="00E65497">
        <w:trPr>
          <w:trHeight w:val="213"/>
          <w:jc w:val="center"/>
        </w:trPr>
        <w:tc>
          <w:tcPr>
            <w:tcW w:w="3439" w:type="dxa"/>
            <w:hideMark/>
          </w:tcPr>
          <w:p w14:paraId="45B95D91" w14:textId="77777777" w:rsidR="00F11645" w:rsidRPr="00EB4F77" w:rsidRDefault="00F11645" w:rsidP="00100260">
            <w:pPr>
              <w:rPr>
                <w:rFonts w:cs="Times New Roman"/>
                <w:szCs w:val="20"/>
                <w:lang w:eastAsia="es-CO"/>
              </w:rPr>
            </w:pPr>
            <w:r w:rsidRPr="00EB4F77">
              <w:rPr>
                <w:rFonts w:cs="Times New Roman"/>
                <w:lang w:val="en-US" w:eastAsia="es-CO"/>
              </w:rPr>
              <w:t>amplitude modulation</w:t>
            </w:r>
          </w:p>
        </w:tc>
        <w:tc>
          <w:tcPr>
            <w:tcW w:w="1483" w:type="dxa"/>
            <w:hideMark/>
          </w:tcPr>
          <w:p w14:paraId="73475A24" w14:textId="77777777" w:rsidR="00F11645" w:rsidRPr="00EB4F77" w:rsidRDefault="00F11645" w:rsidP="00100260">
            <w:pPr>
              <w:rPr>
                <w:rFonts w:cs="Times New Roman"/>
                <w:szCs w:val="20"/>
                <w:lang w:eastAsia="es-CO"/>
              </w:rPr>
            </w:pPr>
            <w:r w:rsidRPr="00EB4F77">
              <w:rPr>
                <w:rFonts w:cs="Times New Roman"/>
                <w:lang w:val="en-US" w:eastAsia="es-CO"/>
              </w:rPr>
              <w:t>AM</w:t>
            </w:r>
          </w:p>
        </w:tc>
      </w:tr>
      <w:tr w:rsidR="00F11645" w:rsidRPr="00EB4F77" w14:paraId="0AB851C1" w14:textId="77777777" w:rsidTr="00E65497">
        <w:trPr>
          <w:trHeight w:val="213"/>
          <w:jc w:val="center"/>
        </w:trPr>
        <w:tc>
          <w:tcPr>
            <w:tcW w:w="3439" w:type="dxa"/>
            <w:hideMark/>
          </w:tcPr>
          <w:p w14:paraId="0002D084" w14:textId="77777777" w:rsidR="00F11645" w:rsidRPr="00EB4F77" w:rsidRDefault="00F11645" w:rsidP="00100260">
            <w:pPr>
              <w:rPr>
                <w:rFonts w:cs="Times New Roman"/>
                <w:szCs w:val="20"/>
                <w:lang w:eastAsia="es-CO"/>
              </w:rPr>
            </w:pPr>
            <w:r w:rsidRPr="00EB4F77">
              <w:rPr>
                <w:rFonts w:cs="Times New Roman"/>
                <w:lang w:val="en-US" w:eastAsia="es-CO"/>
              </w:rPr>
              <w:t>avalanche photodiode</w:t>
            </w:r>
          </w:p>
        </w:tc>
        <w:tc>
          <w:tcPr>
            <w:tcW w:w="1483" w:type="dxa"/>
            <w:hideMark/>
          </w:tcPr>
          <w:p w14:paraId="0705F5EE" w14:textId="77777777" w:rsidR="00F11645" w:rsidRPr="00EB4F77" w:rsidRDefault="00F11645" w:rsidP="00100260">
            <w:pPr>
              <w:rPr>
                <w:rFonts w:cs="Times New Roman"/>
                <w:szCs w:val="20"/>
                <w:lang w:eastAsia="es-CO"/>
              </w:rPr>
            </w:pPr>
            <w:r w:rsidRPr="00EB4F77">
              <w:rPr>
                <w:rFonts w:cs="Times New Roman"/>
                <w:lang w:val="en-US" w:eastAsia="es-CO"/>
              </w:rPr>
              <w:t>APD</w:t>
            </w:r>
          </w:p>
        </w:tc>
      </w:tr>
      <w:tr w:rsidR="00F11645" w:rsidRPr="00EB4F77" w14:paraId="58D390B1" w14:textId="77777777" w:rsidTr="00E65497">
        <w:trPr>
          <w:trHeight w:val="213"/>
          <w:jc w:val="center"/>
        </w:trPr>
        <w:tc>
          <w:tcPr>
            <w:tcW w:w="3439" w:type="dxa"/>
            <w:hideMark/>
          </w:tcPr>
          <w:p w14:paraId="5C251374" w14:textId="77777777" w:rsidR="00F11645" w:rsidRPr="00EB4F77" w:rsidRDefault="00F11645" w:rsidP="00100260">
            <w:pPr>
              <w:rPr>
                <w:rFonts w:cs="Times New Roman"/>
                <w:szCs w:val="20"/>
                <w:lang w:eastAsia="es-CO"/>
              </w:rPr>
            </w:pPr>
            <w:r w:rsidRPr="00EB4F77">
              <w:rPr>
                <w:rFonts w:cs="Times New Roman"/>
                <w:lang w:val="en-US" w:eastAsia="es-CO"/>
              </w:rPr>
              <w:t>antireflection*</w:t>
            </w:r>
          </w:p>
        </w:tc>
        <w:tc>
          <w:tcPr>
            <w:tcW w:w="1483" w:type="dxa"/>
            <w:hideMark/>
          </w:tcPr>
          <w:p w14:paraId="15682EAE" w14:textId="77777777" w:rsidR="00F11645" w:rsidRPr="00EB4F77" w:rsidRDefault="00F11645" w:rsidP="00100260">
            <w:pPr>
              <w:rPr>
                <w:rFonts w:cs="Times New Roman"/>
                <w:szCs w:val="20"/>
                <w:lang w:eastAsia="es-CO"/>
              </w:rPr>
            </w:pPr>
            <w:r w:rsidRPr="00EB4F77">
              <w:rPr>
                <w:rFonts w:cs="Times New Roman"/>
                <w:lang w:val="en-US" w:eastAsia="es-CO"/>
              </w:rPr>
              <w:t>AR</w:t>
            </w:r>
          </w:p>
        </w:tc>
      </w:tr>
    </w:tbl>
    <w:p w14:paraId="4762BB14" w14:textId="77777777" w:rsidR="005C6092" w:rsidRPr="005822F5" w:rsidRDefault="00E65497" w:rsidP="00E65497">
      <w:pPr>
        <w:spacing w:before="120" w:after="120"/>
        <w:ind w:left="1416" w:right="1607" w:firstLine="708"/>
        <w:rPr>
          <w:rFonts w:cs="Times New Roman"/>
          <w:sz w:val="20"/>
          <w:szCs w:val="20"/>
        </w:rPr>
      </w:pPr>
      <w:r>
        <w:rPr>
          <w:rFonts w:cs="Times New Roman"/>
          <w:b/>
          <w:sz w:val="20"/>
          <w:szCs w:val="20"/>
        </w:rPr>
        <w:t xml:space="preserve">  </w:t>
      </w:r>
      <w:r w:rsidR="00026560">
        <w:rPr>
          <w:rFonts w:cs="Times New Roman"/>
          <w:sz w:val="20"/>
          <w:szCs w:val="20"/>
        </w:rPr>
        <w:t xml:space="preserve">Fuente: adaptación de </w:t>
      </w:r>
      <w:r w:rsidR="00026560">
        <w:rPr>
          <w:rFonts w:cs="Times New Roman"/>
          <w:sz w:val="20"/>
          <w:szCs w:val="20"/>
        </w:rPr>
        <w:fldChar w:fldCharType="begin"/>
      </w:r>
      <w:r w:rsidR="00026560">
        <w:rPr>
          <w:rFonts w:cs="Times New Roman"/>
          <w:sz w:val="20"/>
          <w:szCs w:val="20"/>
        </w:rPr>
        <w:instrText xml:space="preserve"> ADDIN ZOTERO_ITEM CSL_CITATION {"citationID":"VSx1v773","properties":{"formattedCitation":"[2]","plainCitation":"[2]","noteIndex":0},"citationItems":[{"id":1480,"uris":["http://zotero.org/users/6941801/items/U265QM7H"],"uri":["http://zotero.org/users/6941801/items/U265QM7H"],"itemData":{"id":1480,"type":"webpage","abstract":"Follow IEEE Editorial Style: IEEE has put together guidelines regarding editorial styles, mathematical equations, and references.","container-title":"IEEE Author Center Journals","language":"es","title":"IEEE Editorial Style Manual","URL":"https://journals.ieeeauthorcenter.ieee.org/create-your-ieee-journal-article/create-the-text-of-your-article/ieee-editorial-style-manual/","accessed":{"date-parts":[["2022",9,10]]},"issued":{"date-parts":[["2022"]]}}}],"schema":"https://github.com/citation-style-language/schema/raw/master/csl-citation.json"} </w:instrText>
      </w:r>
      <w:r w:rsidR="00026560">
        <w:rPr>
          <w:rFonts w:cs="Times New Roman"/>
          <w:sz w:val="20"/>
          <w:szCs w:val="20"/>
        </w:rPr>
        <w:fldChar w:fldCharType="separate"/>
      </w:r>
      <w:r w:rsidR="00026560" w:rsidRPr="00026560">
        <w:rPr>
          <w:rFonts w:cs="Times New Roman"/>
          <w:sz w:val="20"/>
        </w:rPr>
        <w:t>[2]</w:t>
      </w:r>
      <w:r w:rsidR="00026560">
        <w:rPr>
          <w:rFonts w:cs="Times New Roman"/>
          <w:sz w:val="20"/>
          <w:szCs w:val="20"/>
        </w:rPr>
        <w:fldChar w:fldCharType="end"/>
      </w:r>
    </w:p>
    <w:p w14:paraId="31AFD3DF" w14:textId="77777777" w:rsidR="00E65497" w:rsidRDefault="00E65497" w:rsidP="005822F5">
      <w:pPr>
        <w:pStyle w:val="Descripcin"/>
        <w:spacing w:after="0"/>
      </w:pPr>
      <w:bookmarkStart w:id="39" w:name="_Ref57294815"/>
      <w:bookmarkStart w:id="40" w:name="_Toc57294687"/>
    </w:p>
    <w:p w14:paraId="415FD12D" w14:textId="77777777" w:rsidR="005822F5" w:rsidRDefault="00F11645" w:rsidP="005822F5">
      <w:pPr>
        <w:keepNext/>
        <w:spacing w:after="160" w:line="259" w:lineRule="auto"/>
        <w:jc w:val="center"/>
      </w:pPr>
      <w:r>
        <w:rPr>
          <w:rFonts w:cs="Times New Roman"/>
          <w:noProof/>
          <w:szCs w:val="24"/>
          <w:lang w:eastAsia="es-CO"/>
        </w:rPr>
        <w:drawing>
          <wp:inline distT="0" distB="0" distL="0" distR="0" wp14:anchorId="564ADD8B" wp14:editId="11220B1F">
            <wp:extent cx="2402205" cy="227039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yto2-p6-peyto-large.g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6518" cy="2274472"/>
                    </a:xfrm>
                    <a:prstGeom prst="rect">
                      <a:avLst/>
                    </a:prstGeom>
                  </pic:spPr>
                </pic:pic>
              </a:graphicData>
            </a:graphic>
          </wp:inline>
        </w:drawing>
      </w:r>
    </w:p>
    <w:p w14:paraId="13E889E9" w14:textId="77777777" w:rsidR="005822F5" w:rsidRDefault="005822F5" w:rsidP="00026560">
      <w:pPr>
        <w:pStyle w:val="Descripcin"/>
        <w:spacing w:after="0"/>
        <w:rPr>
          <w:sz w:val="20"/>
          <w:szCs w:val="20"/>
        </w:rPr>
      </w:pPr>
      <w:bookmarkStart w:id="41" w:name="_Toc114571078"/>
      <w:r>
        <w:t xml:space="preserve">Fig. </w:t>
      </w:r>
      <w:r>
        <w:fldChar w:fldCharType="begin"/>
      </w:r>
      <w:r>
        <w:instrText>SEQ Fig. \* ROMAN</w:instrText>
      </w:r>
      <w:r>
        <w:fldChar w:fldCharType="separate"/>
      </w:r>
      <w:r>
        <w:rPr>
          <w:noProof/>
        </w:rPr>
        <w:t>I</w:t>
      </w:r>
      <w:r>
        <w:fldChar w:fldCharType="end"/>
      </w:r>
      <w:r>
        <w:t xml:space="preserve"> </w:t>
      </w:r>
      <w:r w:rsidRPr="0044247B">
        <w:rPr>
          <w:noProof/>
        </w:rPr>
        <w:t>Esquema de experiencia sobre polarización</w:t>
      </w:r>
      <w:r>
        <w:rPr>
          <w:noProof/>
        </w:rPr>
        <w:t>.</w:t>
      </w:r>
      <w:r>
        <w:rPr>
          <w:sz w:val="20"/>
          <w:szCs w:val="20"/>
        </w:rPr>
        <w:t xml:space="preserve"> </w:t>
      </w:r>
    </w:p>
    <w:p w14:paraId="5AFF6BF6" w14:textId="77777777" w:rsidR="00F364E2" w:rsidRPr="005822F5" w:rsidRDefault="00E65497" w:rsidP="00026560">
      <w:pPr>
        <w:pStyle w:val="Descripcin"/>
        <w:spacing w:after="0"/>
        <w:rPr>
          <w:sz w:val="20"/>
          <w:szCs w:val="20"/>
        </w:rPr>
      </w:pPr>
      <w:r>
        <w:rPr>
          <w:sz w:val="20"/>
          <w:szCs w:val="20"/>
        </w:rPr>
        <w:t>Fuente:</w:t>
      </w:r>
      <w:bookmarkEnd w:id="41"/>
      <w:r w:rsidR="00026560">
        <w:rPr>
          <w:sz w:val="20"/>
          <w:szCs w:val="20"/>
        </w:rPr>
        <w:t xml:space="preserve"> tomado de </w:t>
      </w:r>
      <w:r w:rsidR="00026560">
        <w:rPr>
          <w:sz w:val="20"/>
          <w:szCs w:val="20"/>
        </w:rPr>
        <w:fldChar w:fldCharType="begin"/>
      </w:r>
      <w:r w:rsidR="00026560">
        <w:rPr>
          <w:sz w:val="20"/>
          <w:szCs w:val="20"/>
        </w:rPr>
        <w:instrText xml:space="preserve"> ADDIN ZOTERO_ITEM CSL_CITATION {"citationID":"7KzF9zrb","properties":{"formattedCitation":"[4]","plainCitation":"[4]","noteIndex":0},"citationItems":[{"id":1485,"uris":["http://zotero.org/users/6941801/items/K8PG2SKC"],"uri":["http://zotero.org/users/6941801/items/K8PG2SKC"],"itemData":{"id":1485,"type":"paper-conference","abstract":"In this work, we present three experiences developed with 3D printing technology for teaching in Optics. These activities were planned, designed, and implemented to go deeper into knowledge about light polarization, reflection and refraction phenomena, and colour perception. The planning methodology is also detailed, in particular, the design and description of the activity. Experimental guides, 3D models and assembly manuals are available in a free and freely accessible web space. In summary, we demonstrate that the 3D printing can be used as a technological, inclusive and pedagogical resource for teaching. This methodology can be extended and adapted to other disciplines, as well as applied locally in educational institutions.","container-title":"2020 IEEE Congreso Bienal de Argentina (ARGENCON)","DOI":"10.1109/ARGENCON49523.2020.9505322","event":"2020 IEEE Congreso Bienal de Argentina (ARGENCON)","page":"1-6","source":"IEEE Xplore","title":"Desarrollo de experiencias para la enseñanza y difusión de la Óptica con impresión 3D [Not available in English]","author":[{"family":"Peyton","given":"Roberto"},{"family":"Presti","given":"Damián"},{"family":"Martínez Valdiviezo","given":"Jeffry H."},{"family":"Videla","given":"Fabián"},{"family":"Torchia","given":"Gustavo Adrian"}],"issued":{"date-parts":[["2020",12]]}}}],"schema":"https://github.com/citation-style-language/schema/raw/master/csl-citation.json"} </w:instrText>
      </w:r>
      <w:r w:rsidR="00026560">
        <w:rPr>
          <w:sz w:val="20"/>
          <w:szCs w:val="20"/>
        </w:rPr>
        <w:fldChar w:fldCharType="separate"/>
      </w:r>
      <w:r w:rsidR="00026560" w:rsidRPr="00026560">
        <w:rPr>
          <w:rFonts w:cs="Times New Roman"/>
          <w:sz w:val="20"/>
        </w:rPr>
        <w:t>[4]</w:t>
      </w:r>
      <w:r w:rsidR="00026560">
        <w:rPr>
          <w:sz w:val="20"/>
          <w:szCs w:val="20"/>
        </w:rPr>
        <w:fldChar w:fldCharType="end"/>
      </w:r>
    </w:p>
    <w:p w14:paraId="13DD9EAD" w14:textId="77777777" w:rsidR="00E65497" w:rsidRDefault="00E65497" w:rsidP="00F11645">
      <w:pPr>
        <w:spacing w:after="160" w:line="259" w:lineRule="auto"/>
        <w:jc w:val="center"/>
        <w:rPr>
          <w:sz w:val="20"/>
          <w:szCs w:val="20"/>
        </w:rPr>
      </w:pPr>
    </w:p>
    <w:p w14:paraId="381D1250" w14:textId="77777777" w:rsidR="005822F5" w:rsidRDefault="005822F5" w:rsidP="00F11645">
      <w:pPr>
        <w:spacing w:after="160" w:line="259" w:lineRule="auto"/>
        <w:jc w:val="center"/>
        <w:rPr>
          <w:sz w:val="20"/>
          <w:szCs w:val="20"/>
        </w:rPr>
      </w:pPr>
    </w:p>
    <w:bookmarkEnd w:id="39"/>
    <w:bookmarkEnd w:id="40"/>
    <w:p w14:paraId="4E545B22" w14:textId="77777777" w:rsidR="00F11645" w:rsidRPr="00F11645" w:rsidRDefault="00F11645" w:rsidP="00E65497">
      <w:pPr>
        <w:spacing w:line="240" w:lineRule="auto"/>
        <w:ind w:right="1749"/>
        <w:rPr>
          <w:iCs/>
          <w:sz w:val="20"/>
          <w:szCs w:val="18"/>
          <w:shd w:val="clear" w:color="auto" w:fill="FFFFFF"/>
        </w:rPr>
      </w:pPr>
    </w:p>
    <w:p w14:paraId="1538F98D" w14:textId="77777777" w:rsidR="00F15F89" w:rsidRPr="00A02B65" w:rsidRDefault="00F15F89" w:rsidP="00F364E2">
      <w:pPr>
        <w:pStyle w:val="Ttulo1"/>
      </w:pPr>
      <w:bookmarkStart w:id="42" w:name="_Toc440985142"/>
      <w:bookmarkStart w:id="43" w:name="_Toc459198374"/>
      <w:bookmarkStart w:id="44" w:name="_Toc114672349"/>
      <w:r w:rsidRPr="00A02B65">
        <w:lastRenderedPageBreak/>
        <w:t>CONCLUSIONES</w:t>
      </w:r>
      <w:bookmarkEnd w:id="42"/>
      <w:bookmarkEnd w:id="43"/>
      <w:bookmarkEnd w:id="44"/>
    </w:p>
    <w:p w14:paraId="45CA53AA" w14:textId="77777777" w:rsidR="00F15F89" w:rsidRDefault="00F15F89" w:rsidP="00F15F89">
      <w:pPr>
        <w:rPr>
          <w:rFonts w:cs="Times New Roman"/>
          <w:b/>
          <w:szCs w:val="24"/>
        </w:rPr>
      </w:pPr>
    </w:p>
    <w:p w14:paraId="7DF8787F" w14:textId="77777777" w:rsidR="00A95CEF" w:rsidRDefault="00A95CEF" w:rsidP="00A95CEF">
      <w:pPr>
        <w:ind w:firstLine="708"/>
      </w:pPr>
      <w:r>
        <w:t xml:space="preserve">Son las interpretaciones finales que recopilan los datos de la investigación, describe lo que se obtuvo, qué se logró y cuáles son los resultados. </w:t>
      </w:r>
    </w:p>
    <w:p w14:paraId="403394E0" w14:textId="77777777" w:rsidR="002832A5" w:rsidRDefault="002832A5" w:rsidP="00C81B75">
      <w:pPr>
        <w:pStyle w:val="PrrIEEE"/>
      </w:pPr>
      <w:r>
        <w:t xml:space="preserve">. </w:t>
      </w:r>
    </w:p>
    <w:p w14:paraId="15E32F38" w14:textId="77777777" w:rsidR="007564CC" w:rsidRDefault="007564CC" w:rsidP="00F15F89">
      <w:pPr>
        <w:rPr>
          <w:rFonts w:cs="Times New Roman"/>
          <w:b/>
          <w:szCs w:val="24"/>
        </w:rPr>
      </w:pPr>
    </w:p>
    <w:p w14:paraId="479722A7" w14:textId="77777777" w:rsidR="007564CC" w:rsidRDefault="007564CC">
      <w:pPr>
        <w:spacing w:after="160"/>
        <w:jc w:val="left"/>
        <w:rPr>
          <w:rFonts w:cs="Times New Roman"/>
          <w:b/>
          <w:szCs w:val="24"/>
        </w:rPr>
      </w:pPr>
      <w:r>
        <w:rPr>
          <w:rFonts w:cs="Times New Roman"/>
          <w:b/>
          <w:szCs w:val="24"/>
        </w:rPr>
        <w:br w:type="page"/>
      </w:r>
    </w:p>
    <w:p w14:paraId="0C193A10" w14:textId="77777777" w:rsidR="00F15F89" w:rsidRPr="006C3D0B" w:rsidRDefault="00F15F89" w:rsidP="00F364E2">
      <w:pPr>
        <w:pStyle w:val="Ttulo1"/>
      </w:pPr>
      <w:bookmarkStart w:id="45" w:name="_Toc459198375"/>
      <w:bookmarkStart w:id="46" w:name="_Toc114672350"/>
      <w:r w:rsidRPr="006C3D0B">
        <w:lastRenderedPageBreak/>
        <w:t>REFERENCIAS</w:t>
      </w:r>
      <w:bookmarkEnd w:id="45"/>
      <w:bookmarkEnd w:id="46"/>
    </w:p>
    <w:p w14:paraId="3ED51FAD" w14:textId="77777777" w:rsidR="00F15F89" w:rsidRDefault="00F15F89" w:rsidP="004E44F5">
      <w:pPr>
        <w:pStyle w:val="PrrIEEE"/>
      </w:pPr>
    </w:p>
    <w:p w14:paraId="112CFB9A" w14:textId="77777777" w:rsidR="00026560" w:rsidRPr="00026560" w:rsidRDefault="00026560" w:rsidP="00026560">
      <w:pPr>
        <w:rPr>
          <w:rFonts w:cs="Times New Roman"/>
        </w:rPr>
      </w:pPr>
      <w:r>
        <w:rPr>
          <w:b/>
        </w:rPr>
        <w:fldChar w:fldCharType="begin"/>
      </w:r>
      <w:r>
        <w:rPr>
          <w:b/>
        </w:rPr>
        <w:instrText xml:space="preserve"> ADDIN ZOTERO_BIBL {"uncited":[],"omitted":[],"custom":[]} CSL_BIBLIOGRAPHY </w:instrText>
      </w:r>
      <w:r>
        <w:rPr>
          <w:b/>
        </w:rPr>
        <w:fldChar w:fldCharType="separate"/>
      </w:r>
      <w:r w:rsidRPr="00026560">
        <w:rPr>
          <w:rFonts w:cs="Times New Roman"/>
        </w:rPr>
        <w:t>[1]</w:t>
      </w:r>
      <w:r w:rsidRPr="00026560">
        <w:rPr>
          <w:rFonts w:cs="Times New Roman"/>
        </w:rPr>
        <w:tab/>
        <w:t>“IEEE Reference guie v11.12.2018”. IEEE Periodicals Transactions/Journal Departament, 2018. [En línea]. Disponible en: https://ieeeauthorcenter.ieee.org/wp-content/uploads/IEEE-Reference-Guide.pdf</w:t>
      </w:r>
    </w:p>
    <w:p w14:paraId="05BD0EED" w14:textId="77777777" w:rsidR="00026560" w:rsidRPr="00026560" w:rsidRDefault="00026560" w:rsidP="00026560">
      <w:pPr>
        <w:rPr>
          <w:rFonts w:cs="Times New Roman"/>
        </w:rPr>
      </w:pPr>
      <w:r w:rsidRPr="00026560">
        <w:rPr>
          <w:rFonts w:cs="Times New Roman"/>
        </w:rPr>
        <w:t>[2]</w:t>
      </w:r>
      <w:r w:rsidRPr="00026560">
        <w:rPr>
          <w:rFonts w:cs="Times New Roman"/>
        </w:rPr>
        <w:tab/>
        <w:t xml:space="preserve">“IEEE Editorial Style Manual”, </w:t>
      </w:r>
      <w:r w:rsidRPr="00026560">
        <w:rPr>
          <w:rFonts w:cs="Times New Roman"/>
          <w:i/>
          <w:iCs/>
        </w:rPr>
        <w:t>IEEE Author Center Journals</w:t>
      </w:r>
      <w:r w:rsidRPr="00026560">
        <w:rPr>
          <w:rFonts w:cs="Times New Roman"/>
        </w:rPr>
        <w:t>, 2022. https://journals.ieeeauthorcenter.ieee.org/create-your-ieee-journal-article/create-the-text-of-your-article/ieee-editorial-style-manual/ (consultado el 10 de septiembre de 2022).</w:t>
      </w:r>
    </w:p>
    <w:p w14:paraId="40F2549E" w14:textId="77777777" w:rsidR="00026560" w:rsidRPr="00026560" w:rsidRDefault="00026560" w:rsidP="00026560">
      <w:pPr>
        <w:rPr>
          <w:rFonts w:cs="Times New Roman"/>
        </w:rPr>
      </w:pPr>
      <w:r w:rsidRPr="00026560">
        <w:rPr>
          <w:rFonts w:cs="Times New Roman"/>
        </w:rPr>
        <w:t>[3]</w:t>
      </w:r>
      <w:r w:rsidRPr="00026560">
        <w:rPr>
          <w:rFonts w:cs="Times New Roman"/>
        </w:rPr>
        <w:tab/>
        <w:t xml:space="preserve">R. Hernández Sampieri, C. Fernández Collado, y P. Baptista Lucio, </w:t>
      </w:r>
      <w:r w:rsidRPr="00026560">
        <w:rPr>
          <w:rFonts w:cs="Times New Roman"/>
          <w:i/>
          <w:iCs/>
        </w:rPr>
        <w:t>Metodología de la investigación</w:t>
      </w:r>
      <w:r w:rsidRPr="00026560">
        <w:rPr>
          <w:rFonts w:cs="Times New Roman"/>
        </w:rPr>
        <w:t>, 5a ed. México, D.F: McGraw-Hill, 2010.</w:t>
      </w:r>
    </w:p>
    <w:p w14:paraId="2BA505EB" w14:textId="77777777" w:rsidR="00026560" w:rsidRPr="00026560" w:rsidRDefault="00026560" w:rsidP="00026560">
      <w:pPr>
        <w:rPr>
          <w:rFonts w:cs="Times New Roman"/>
        </w:rPr>
      </w:pPr>
      <w:r w:rsidRPr="00026560">
        <w:rPr>
          <w:rFonts w:cs="Times New Roman"/>
        </w:rPr>
        <w:t>[4]</w:t>
      </w:r>
      <w:r w:rsidRPr="00026560">
        <w:rPr>
          <w:rFonts w:cs="Times New Roman"/>
        </w:rPr>
        <w:tab/>
        <w:t xml:space="preserve">R. Peyton, D. Presti, J. H. Martínez Valdiviezo, F. Videla, y G. A. Torchia, “Desarrollo de experiencias para la enseñanza y difusión de la Óptica con impresión 3D [Not available in English]”, en </w:t>
      </w:r>
      <w:r w:rsidRPr="00026560">
        <w:rPr>
          <w:rFonts w:cs="Times New Roman"/>
          <w:i/>
          <w:iCs/>
        </w:rPr>
        <w:t>2020 IEEE Congreso Bienal de Argentina (ARGENCON)</w:t>
      </w:r>
      <w:r w:rsidRPr="00026560">
        <w:rPr>
          <w:rFonts w:cs="Times New Roman"/>
        </w:rPr>
        <w:t>, dic. 2020, pp. 1–6. doi: 10.1109/ARGENCON49523.2020.9505322.</w:t>
      </w:r>
    </w:p>
    <w:p w14:paraId="74E0DE03" w14:textId="77777777" w:rsidR="00F15F89" w:rsidRDefault="00026560" w:rsidP="00F15F89">
      <w:pPr>
        <w:rPr>
          <w:rFonts w:cs="Times New Roman"/>
          <w:b/>
          <w:szCs w:val="24"/>
        </w:rPr>
      </w:pPr>
      <w:r>
        <w:rPr>
          <w:rFonts w:cs="Times New Roman"/>
          <w:b/>
          <w:szCs w:val="24"/>
        </w:rPr>
        <w:fldChar w:fldCharType="end"/>
      </w:r>
    </w:p>
    <w:p w14:paraId="71B20A87" w14:textId="77777777" w:rsidR="00F15F89" w:rsidRDefault="00F15F89" w:rsidP="00F15F89">
      <w:pPr>
        <w:rPr>
          <w:rFonts w:cs="Times New Roman"/>
          <w:b/>
          <w:szCs w:val="24"/>
        </w:rPr>
      </w:pPr>
    </w:p>
    <w:sectPr w:rsidR="00F15F89" w:rsidSect="002172C3">
      <w:headerReference w:type="default" r:id="rId21"/>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D90F99" w14:textId="77777777" w:rsidR="00832CA8" w:rsidRDefault="00832CA8" w:rsidP="006B13CA">
      <w:pPr>
        <w:spacing w:line="240" w:lineRule="auto"/>
      </w:pPr>
      <w:r>
        <w:separator/>
      </w:r>
    </w:p>
  </w:endnote>
  <w:endnote w:type="continuationSeparator" w:id="0">
    <w:p w14:paraId="1FA6EAA2" w14:textId="77777777" w:rsidR="00832CA8" w:rsidRDefault="00832CA8" w:rsidP="006B13CA">
      <w:pPr>
        <w:spacing w:line="240" w:lineRule="auto"/>
      </w:pPr>
      <w:r>
        <w:continuationSeparator/>
      </w:r>
    </w:p>
  </w:endnote>
  <w:endnote w:type="continuationNotice" w:id="1">
    <w:p w14:paraId="2336E8DE" w14:textId="77777777" w:rsidR="00832CA8" w:rsidRDefault="00832CA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463F7C" w14:textId="77777777" w:rsidR="00832CA8" w:rsidRDefault="00832CA8" w:rsidP="006B13CA">
      <w:pPr>
        <w:spacing w:line="240" w:lineRule="auto"/>
      </w:pPr>
      <w:r>
        <w:separator/>
      </w:r>
    </w:p>
  </w:footnote>
  <w:footnote w:type="continuationSeparator" w:id="0">
    <w:p w14:paraId="2830C7CB" w14:textId="77777777" w:rsidR="00832CA8" w:rsidRDefault="00832CA8" w:rsidP="006B13CA">
      <w:pPr>
        <w:spacing w:line="240" w:lineRule="auto"/>
      </w:pPr>
      <w:r>
        <w:continuationSeparator/>
      </w:r>
    </w:p>
  </w:footnote>
  <w:footnote w:type="continuationNotice" w:id="1">
    <w:p w14:paraId="6F7BE5BB" w14:textId="77777777" w:rsidR="00832CA8" w:rsidRDefault="00832CA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5AC480" w14:textId="77777777" w:rsidR="00803AFC" w:rsidRDefault="00832CA8" w:rsidP="00443CCF">
    <w:pPr>
      <w:pStyle w:val="Encabezado"/>
      <w:jc w:val="right"/>
    </w:pPr>
    <w:sdt>
      <w:sdtPr>
        <w:rPr>
          <w:sz w:val="20"/>
          <w:szCs w:val="20"/>
        </w:rPr>
        <w:id w:val="733128587"/>
        <w:docPartObj>
          <w:docPartGallery w:val="Page Numbers (Top of Page)"/>
          <w:docPartUnique/>
        </w:docPartObj>
      </w:sdtPr>
      <w:sdtEndPr>
        <w:rPr>
          <w:sz w:val="24"/>
          <w:szCs w:val="22"/>
        </w:rPr>
      </w:sdtEndPr>
      <w:sdtContent>
        <w:r w:rsidR="00803AFC" w:rsidRPr="00EF0EAA">
          <w:rPr>
            <w:sz w:val="20"/>
            <w:szCs w:val="20"/>
          </w:rPr>
          <w:t xml:space="preserve"> </w:t>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1813291"/>
      <w:docPartObj>
        <w:docPartGallery w:val="Page Numbers (Top of Page)"/>
        <w:docPartUnique/>
      </w:docPartObj>
    </w:sdtPr>
    <w:sdtEndPr/>
    <w:sdtContent>
      <w:p w14:paraId="6971D7F5" w14:textId="18058817" w:rsidR="00CC574F" w:rsidRDefault="00CC574F">
        <w:pPr>
          <w:pStyle w:val="Encabezado"/>
          <w:jc w:val="right"/>
        </w:pPr>
        <w:r>
          <w:fldChar w:fldCharType="begin"/>
        </w:r>
        <w:r>
          <w:instrText>PAGE   \* MERGEFORMAT</w:instrText>
        </w:r>
        <w:r>
          <w:fldChar w:fldCharType="separate"/>
        </w:r>
        <w:r w:rsidR="004F4B8F" w:rsidRPr="004F4B8F">
          <w:rPr>
            <w:noProof/>
            <w:lang w:val="es-ES"/>
          </w:rPr>
          <w:t>21</w:t>
        </w:r>
        <w:r>
          <w:fldChar w:fldCharType="end"/>
        </w:r>
      </w:p>
    </w:sdtContent>
  </w:sdt>
  <w:p w14:paraId="4F76CC49" w14:textId="77777777" w:rsidR="00803AFC" w:rsidRDefault="00803AFC" w:rsidP="00C7454B">
    <w:pPr>
      <w:pStyle w:val="Encabezado"/>
      <w:tabs>
        <w:tab w:val="left" w:pos="3443"/>
        <w:tab w:val="left" w:pos="3740"/>
        <w:tab w:val="right" w:pos="9404"/>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AC179D9"/>
    <w:multiLevelType w:val="hybridMultilevel"/>
    <w:tmpl w:val="A4283E00"/>
    <w:lvl w:ilvl="0" w:tplc="76F4E0B6">
      <w:start w:val="1"/>
      <w:numFmt w:val="upperRoman"/>
      <w:lvlText w:val="%1.    "/>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7" w15:restartNumberingAfterBreak="0">
    <w:nsid w:val="7AD64954"/>
    <w:multiLevelType w:val="hybridMultilevel"/>
    <w:tmpl w:val="A740E8A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0"/>
  </w:num>
  <w:num w:numId="4">
    <w:abstractNumId w:val="3"/>
  </w:num>
  <w:num w:numId="5">
    <w:abstractNumId w:val="5"/>
  </w:num>
  <w:num w:numId="6">
    <w:abstractNumId w:val="2"/>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054D5"/>
    <w:rsid w:val="000100A6"/>
    <w:rsid w:val="00010AC6"/>
    <w:rsid w:val="000140A0"/>
    <w:rsid w:val="000152D0"/>
    <w:rsid w:val="0002127D"/>
    <w:rsid w:val="00026560"/>
    <w:rsid w:val="00033992"/>
    <w:rsid w:val="00033EFA"/>
    <w:rsid w:val="0003509F"/>
    <w:rsid w:val="00035412"/>
    <w:rsid w:val="000371FE"/>
    <w:rsid w:val="00044A97"/>
    <w:rsid w:val="00044AD7"/>
    <w:rsid w:val="00046384"/>
    <w:rsid w:val="000464F3"/>
    <w:rsid w:val="0005002B"/>
    <w:rsid w:val="000510CB"/>
    <w:rsid w:val="000511AB"/>
    <w:rsid w:val="00060A3A"/>
    <w:rsid w:val="0006132A"/>
    <w:rsid w:val="000626E8"/>
    <w:rsid w:val="00062F35"/>
    <w:rsid w:val="00063BC1"/>
    <w:rsid w:val="00066CAD"/>
    <w:rsid w:val="00075D45"/>
    <w:rsid w:val="00077D9A"/>
    <w:rsid w:val="00084F82"/>
    <w:rsid w:val="00086C4B"/>
    <w:rsid w:val="00094A13"/>
    <w:rsid w:val="000B432B"/>
    <w:rsid w:val="000B643D"/>
    <w:rsid w:val="000C1A81"/>
    <w:rsid w:val="000C43B6"/>
    <w:rsid w:val="000C5344"/>
    <w:rsid w:val="000C6D74"/>
    <w:rsid w:val="000D0B2D"/>
    <w:rsid w:val="000D3AFF"/>
    <w:rsid w:val="000E365C"/>
    <w:rsid w:val="000E406B"/>
    <w:rsid w:val="000F28A5"/>
    <w:rsid w:val="000F2962"/>
    <w:rsid w:val="000F5103"/>
    <w:rsid w:val="00107280"/>
    <w:rsid w:val="00107F91"/>
    <w:rsid w:val="00114B85"/>
    <w:rsid w:val="00115036"/>
    <w:rsid w:val="00120058"/>
    <w:rsid w:val="001314AA"/>
    <w:rsid w:val="0013157E"/>
    <w:rsid w:val="00132106"/>
    <w:rsid w:val="00134008"/>
    <w:rsid w:val="0013432B"/>
    <w:rsid w:val="001415DD"/>
    <w:rsid w:val="001437C0"/>
    <w:rsid w:val="0014520C"/>
    <w:rsid w:val="001468EA"/>
    <w:rsid w:val="0015053A"/>
    <w:rsid w:val="0015168D"/>
    <w:rsid w:val="001536AC"/>
    <w:rsid w:val="00157C5B"/>
    <w:rsid w:val="00157E6C"/>
    <w:rsid w:val="00164625"/>
    <w:rsid w:val="001652CC"/>
    <w:rsid w:val="00165C58"/>
    <w:rsid w:val="00174E0A"/>
    <w:rsid w:val="001753DE"/>
    <w:rsid w:val="0018146C"/>
    <w:rsid w:val="001926C6"/>
    <w:rsid w:val="00193B0E"/>
    <w:rsid w:val="001945C8"/>
    <w:rsid w:val="00197030"/>
    <w:rsid w:val="001A4915"/>
    <w:rsid w:val="001A5955"/>
    <w:rsid w:val="001A6C2E"/>
    <w:rsid w:val="001A7F00"/>
    <w:rsid w:val="001C2E23"/>
    <w:rsid w:val="001C36B5"/>
    <w:rsid w:val="001D1A33"/>
    <w:rsid w:val="001D3D49"/>
    <w:rsid w:val="001E1C5A"/>
    <w:rsid w:val="001E1C70"/>
    <w:rsid w:val="001E5A6F"/>
    <w:rsid w:val="001F3859"/>
    <w:rsid w:val="001F5E97"/>
    <w:rsid w:val="00207E16"/>
    <w:rsid w:val="002138A1"/>
    <w:rsid w:val="00214769"/>
    <w:rsid w:val="00214C52"/>
    <w:rsid w:val="002172C3"/>
    <w:rsid w:val="002304B9"/>
    <w:rsid w:val="0023050C"/>
    <w:rsid w:val="00234154"/>
    <w:rsid w:val="00235C1F"/>
    <w:rsid w:val="00235D1B"/>
    <w:rsid w:val="00237A4D"/>
    <w:rsid w:val="002405A8"/>
    <w:rsid w:val="002421AA"/>
    <w:rsid w:val="00242328"/>
    <w:rsid w:val="00243F09"/>
    <w:rsid w:val="00250D47"/>
    <w:rsid w:val="0025436A"/>
    <w:rsid w:val="00257918"/>
    <w:rsid w:val="002616AE"/>
    <w:rsid w:val="00265176"/>
    <w:rsid w:val="00267831"/>
    <w:rsid w:val="00271C03"/>
    <w:rsid w:val="002738E1"/>
    <w:rsid w:val="002832A5"/>
    <w:rsid w:val="002839FD"/>
    <w:rsid w:val="00283A2D"/>
    <w:rsid w:val="00285516"/>
    <w:rsid w:val="00285913"/>
    <w:rsid w:val="002865CD"/>
    <w:rsid w:val="00286AA8"/>
    <w:rsid w:val="002A0B45"/>
    <w:rsid w:val="002A3206"/>
    <w:rsid w:val="002A4575"/>
    <w:rsid w:val="002A4F67"/>
    <w:rsid w:val="002A73E2"/>
    <w:rsid w:val="002B259B"/>
    <w:rsid w:val="002B3E75"/>
    <w:rsid w:val="002B59EC"/>
    <w:rsid w:val="002C1AB1"/>
    <w:rsid w:val="002C384D"/>
    <w:rsid w:val="002C4193"/>
    <w:rsid w:val="002D087F"/>
    <w:rsid w:val="002D1D55"/>
    <w:rsid w:val="002D4553"/>
    <w:rsid w:val="002D4D2B"/>
    <w:rsid w:val="002D6CBB"/>
    <w:rsid w:val="002E0057"/>
    <w:rsid w:val="002E0FBB"/>
    <w:rsid w:val="002E3CB7"/>
    <w:rsid w:val="002E58EE"/>
    <w:rsid w:val="002E71BA"/>
    <w:rsid w:val="002F2386"/>
    <w:rsid w:val="002F27F1"/>
    <w:rsid w:val="002F4803"/>
    <w:rsid w:val="002F5090"/>
    <w:rsid w:val="002F6928"/>
    <w:rsid w:val="00300B6C"/>
    <w:rsid w:val="00301271"/>
    <w:rsid w:val="00301297"/>
    <w:rsid w:val="003013BF"/>
    <w:rsid w:val="003013EB"/>
    <w:rsid w:val="00302813"/>
    <w:rsid w:val="00303ABA"/>
    <w:rsid w:val="0031785E"/>
    <w:rsid w:val="00317D92"/>
    <w:rsid w:val="0032414F"/>
    <w:rsid w:val="00325B0E"/>
    <w:rsid w:val="00337679"/>
    <w:rsid w:val="003420EC"/>
    <w:rsid w:val="00344604"/>
    <w:rsid w:val="00344DF8"/>
    <w:rsid w:val="003477BC"/>
    <w:rsid w:val="00350A85"/>
    <w:rsid w:val="0035673F"/>
    <w:rsid w:val="00367643"/>
    <w:rsid w:val="00375307"/>
    <w:rsid w:val="003772E2"/>
    <w:rsid w:val="003838FA"/>
    <w:rsid w:val="00383F29"/>
    <w:rsid w:val="00392C8E"/>
    <w:rsid w:val="00394B4A"/>
    <w:rsid w:val="003A43BC"/>
    <w:rsid w:val="003A7E7E"/>
    <w:rsid w:val="003B0B5F"/>
    <w:rsid w:val="003B33FA"/>
    <w:rsid w:val="003B3D47"/>
    <w:rsid w:val="003D3934"/>
    <w:rsid w:val="003D4D10"/>
    <w:rsid w:val="003D6794"/>
    <w:rsid w:val="003D7D19"/>
    <w:rsid w:val="003E1946"/>
    <w:rsid w:val="003E1DAF"/>
    <w:rsid w:val="003E240A"/>
    <w:rsid w:val="003E42C9"/>
    <w:rsid w:val="003F3A38"/>
    <w:rsid w:val="003F563A"/>
    <w:rsid w:val="003F6306"/>
    <w:rsid w:val="0040008B"/>
    <w:rsid w:val="00401A73"/>
    <w:rsid w:val="0040503A"/>
    <w:rsid w:val="0041103C"/>
    <w:rsid w:val="00426C69"/>
    <w:rsid w:val="0043021D"/>
    <w:rsid w:val="00430465"/>
    <w:rsid w:val="004306F3"/>
    <w:rsid w:val="004323F4"/>
    <w:rsid w:val="00437ACA"/>
    <w:rsid w:val="00440266"/>
    <w:rsid w:val="00441A8A"/>
    <w:rsid w:val="00443CCF"/>
    <w:rsid w:val="004468D8"/>
    <w:rsid w:val="00450A54"/>
    <w:rsid w:val="00453721"/>
    <w:rsid w:val="00457F63"/>
    <w:rsid w:val="00466013"/>
    <w:rsid w:val="00470DDE"/>
    <w:rsid w:val="00474424"/>
    <w:rsid w:val="00476FF7"/>
    <w:rsid w:val="00477DAA"/>
    <w:rsid w:val="00496034"/>
    <w:rsid w:val="004A25D6"/>
    <w:rsid w:val="004A2938"/>
    <w:rsid w:val="004A6677"/>
    <w:rsid w:val="004A7C51"/>
    <w:rsid w:val="004B1E30"/>
    <w:rsid w:val="004B3744"/>
    <w:rsid w:val="004B6D62"/>
    <w:rsid w:val="004C21F2"/>
    <w:rsid w:val="004C6934"/>
    <w:rsid w:val="004D068F"/>
    <w:rsid w:val="004D623D"/>
    <w:rsid w:val="004E44F5"/>
    <w:rsid w:val="004E5B35"/>
    <w:rsid w:val="004E6F68"/>
    <w:rsid w:val="004F0830"/>
    <w:rsid w:val="004F376E"/>
    <w:rsid w:val="004F3F13"/>
    <w:rsid w:val="004F4B8F"/>
    <w:rsid w:val="004F4BD3"/>
    <w:rsid w:val="004F509A"/>
    <w:rsid w:val="004F6EFC"/>
    <w:rsid w:val="005029BC"/>
    <w:rsid w:val="005037AD"/>
    <w:rsid w:val="0050581F"/>
    <w:rsid w:val="005069EF"/>
    <w:rsid w:val="00511C3B"/>
    <w:rsid w:val="00511E65"/>
    <w:rsid w:val="00522422"/>
    <w:rsid w:val="00522B54"/>
    <w:rsid w:val="00523959"/>
    <w:rsid w:val="00533555"/>
    <w:rsid w:val="00543B07"/>
    <w:rsid w:val="00547284"/>
    <w:rsid w:val="0054799C"/>
    <w:rsid w:val="005503B0"/>
    <w:rsid w:val="005503FC"/>
    <w:rsid w:val="00550B0B"/>
    <w:rsid w:val="005516A9"/>
    <w:rsid w:val="00560B1A"/>
    <w:rsid w:val="005610A6"/>
    <w:rsid w:val="00562B56"/>
    <w:rsid w:val="00562C23"/>
    <w:rsid w:val="005732F0"/>
    <w:rsid w:val="00573C21"/>
    <w:rsid w:val="0057422B"/>
    <w:rsid w:val="005812BE"/>
    <w:rsid w:val="005822F5"/>
    <w:rsid w:val="005865F1"/>
    <w:rsid w:val="00587206"/>
    <w:rsid w:val="005918F2"/>
    <w:rsid w:val="00595792"/>
    <w:rsid w:val="005A1E6D"/>
    <w:rsid w:val="005A1FA6"/>
    <w:rsid w:val="005A225B"/>
    <w:rsid w:val="005A2B8E"/>
    <w:rsid w:val="005B020B"/>
    <w:rsid w:val="005B2F38"/>
    <w:rsid w:val="005B5186"/>
    <w:rsid w:val="005B6E54"/>
    <w:rsid w:val="005B7B2E"/>
    <w:rsid w:val="005C4AF8"/>
    <w:rsid w:val="005C6092"/>
    <w:rsid w:val="005C7896"/>
    <w:rsid w:val="005D06D9"/>
    <w:rsid w:val="005D2445"/>
    <w:rsid w:val="005D28F7"/>
    <w:rsid w:val="005D6ED0"/>
    <w:rsid w:val="005D7D6F"/>
    <w:rsid w:val="005E04EF"/>
    <w:rsid w:val="005E199F"/>
    <w:rsid w:val="005F1F45"/>
    <w:rsid w:val="005F6BE3"/>
    <w:rsid w:val="006028B3"/>
    <w:rsid w:val="006052B0"/>
    <w:rsid w:val="00606FE9"/>
    <w:rsid w:val="006114D6"/>
    <w:rsid w:val="00611C29"/>
    <w:rsid w:val="0061249F"/>
    <w:rsid w:val="00613038"/>
    <w:rsid w:val="006179FC"/>
    <w:rsid w:val="0062000F"/>
    <w:rsid w:val="00627DD6"/>
    <w:rsid w:val="0063217D"/>
    <w:rsid w:val="00633647"/>
    <w:rsid w:val="006358F2"/>
    <w:rsid w:val="0063634D"/>
    <w:rsid w:val="0063767B"/>
    <w:rsid w:val="00637A5F"/>
    <w:rsid w:val="006422FB"/>
    <w:rsid w:val="00643200"/>
    <w:rsid w:val="0064552D"/>
    <w:rsid w:val="0065103A"/>
    <w:rsid w:val="00652AAA"/>
    <w:rsid w:val="0065431D"/>
    <w:rsid w:val="0065676B"/>
    <w:rsid w:val="0066058C"/>
    <w:rsid w:val="006623BD"/>
    <w:rsid w:val="00663AE5"/>
    <w:rsid w:val="0067336E"/>
    <w:rsid w:val="006736A8"/>
    <w:rsid w:val="00673FF8"/>
    <w:rsid w:val="00676069"/>
    <w:rsid w:val="00680D65"/>
    <w:rsid w:val="00681167"/>
    <w:rsid w:val="00685A5C"/>
    <w:rsid w:val="006860ED"/>
    <w:rsid w:val="006872C2"/>
    <w:rsid w:val="00693395"/>
    <w:rsid w:val="00696ECE"/>
    <w:rsid w:val="006A0A2E"/>
    <w:rsid w:val="006A0E7A"/>
    <w:rsid w:val="006A1052"/>
    <w:rsid w:val="006A2BC5"/>
    <w:rsid w:val="006A6F35"/>
    <w:rsid w:val="006B13CA"/>
    <w:rsid w:val="006C3D0B"/>
    <w:rsid w:val="006C4829"/>
    <w:rsid w:val="006C614F"/>
    <w:rsid w:val="006D3A31"/>
    <w:rsid w:val="006E57BA"/>
    <w:rsid w:val="006F0178"/>
    <w:rsid w:val="006F070A"/>
    <w:rsid w:val="006F15BC"/>
    <w:rsid w:val="006F194D"/>
    <w:rsid w:val="00703A8C"/>
    <w:rsid w:val="00712128"/>
    <w:rsid w:val="0071477C"/>
    <w:rsid w:val="00714B99"/>
    <w:rsid w:val="007171F4"/>
    <w:rsid w:val="00722103"/>
    <w:rsid w:val="007243F8"/>
    <w:rsid w:val="0073181B"/>
    <w:rsid w:val="00731D27"/>
    <w:rsid w:val="0073269A"/>
    <w:rsid w:val="00737E5F"/>
    <w:rsid w:val="007412ED"/>
    <w:rsid w:val="0075418C"/>
    <w:rsid w:val="007564CC"/>
    <w:rsid w:val="007617F8"/>
    <w:rsid w:val="00766AD3"/>
    <w:rsid w:val="007676DC"/>
    <w:rsid w:val="00774113"/>
    <w:rsid w:val="00782E3E"/>
    <w:rsid w:val="00783DDF"/>
    <w:rsid w:val="0078625A"/>
    <w:rsid w:val="00794C20"/>
    <w:rsid w:val="007A0CB4"/>
    <w:rsid w:val="007A7FDD"/>
    <w:rsid w:val="007B048E"/>
    <w:rsid w:val="007B6955"/>
    <w:rsid w:val="007C41B1"/>
    <w:rsid w:val="007C4D1C"/>
    <w:rsid w:val="007D120B"/>
    <w:rsid w:val="007D1E62"/>
    <w:rsid w:val="007E07F6"/>
    <w:rsid w:val="007E11CC"/>
    <w:rsid w:val="007E2DEB"/>
    <w:rsid w:val="007E2FEF"/>
    <w:rsid w:val="007F48B9"/>
    <w:rsid w:val="007F7910"/>
    <w:rsid w:val="00802176"/>
    <w:rsid w:val="00802EB2"/>
    <w:rsid w:val="00803AFC"/>
    <w:rsid w:val="008045BA"/>
    <w:rsid w:val="00805FFA"/>
    <w:rsid w:val="00806010"/>
    <w:rsid w:val="00810104"/>
    <w:rsid w:val="00810B48"/>
    <w:rsid w:val="00811B87"/>
    <w:rsid w:val="008123E8"/>
    <w:rsid w:val="00814336"/>
    <w:rsid w:val="00823C35"/>
    <w:rsid w:val="0082697E"/>
    <w:rsid w:val="00832CA8"/>
    <w:rsid w:val="00836236"/>
    <w:rsid w:val="0083706B"/>
    <w:rsid w:val="00840B5F"/>
    <w:rsid w:val="0084327A"/>
    <w:rsid w:val="008463A7"/>
    <w:rsid w:val="0084734B"/>
    <w:rsid w:val="008507EE"/>
    <w:rsid w:val="008534DC"/>
    <w:rsid w:val="00857779"/>
    <w:rsid w:val="008618E0"/>
    <w:rsid w:val="00863899"/>
    <w:rsid w:val="00864B2A"/>
    <w:rsid w:val="00864C78"/>
    <w:rsid w:val="008668C9"/>
    <w:rsid w:val="008707A3"/>
    <w:rsid w:val="00876667"/>
    <w:rsid w:val="0087666D"/>
    <w:rsid w:val="00877588"/>
    <w:rsid w:val="00880905"/>
    <w:rsid w:val="00884EE2"/>
    <w:rsid w:val="00890ACC"/>
    <w:rsid w:val="00891747"/>
    <w:rsid w:val="008926E6"/>
    <w:rsid w:val="00892F1C"/>
    <w:rsid w:val="008A54F0"/>
    <w:rsid w:val="008B256C"/>
    <w:rsid w:val="008B2DD5"/>
    <w:rsid w:val="008B4B15"/>
    <w:rsid w:val="008B7644"/>
    <w:rsid w:val="008C3997"/>
    <w:rsid w:val="008D652B"/>
    <w:rsid w:val="008F08D0"/>
    <w:rsid w:val="00905A60"/>
    <w:rsid w:val="00905E56"/>
    <w:rsid w:val="00906B30"/>
    <w:rsid w:val="009145F2"/>
    <w:rsid w:val="00914B37"/>
    <w:rsid w:val="00916D26"/>
    <w:rsid w:val="00917D1B"/>
    <w:rsid w:val="0092417F"/>
    <w:rsid w:val="009313C9"/>
    <w:rsid w:val="00931870"/>
    <w:rsid w:val="00947649"/>
    <w:rsid w:val="00947A0D"/>
    <w:rsid w:val="009538E3"/>
    <w:rsid w:val="00963576"/>
    <w:rsid w:val="0096617C"/>
    <w:rsid w:val="0097313D"/>
    <w:rsid w:val="009830BD"/>
    <w:rsid w:val="00983C7E"/>
    <w:rsid w:val="00994B76"/>
    <w:rsid w:val="009A390B"/>
    <w:rsid w:val="009A4A3F"/>
    <w:rsid w:val="009A4E80"/>
    <w:rsid w:val="009B016C"/>
    <w:rsid w:val="009B520B"/>
    <w:rsid w:val="009C10E3"/>
    <w:rsid w:val="009C6734"/>
    <w:rsid w:val="009D03CA"/>
    <w:rsid w:val="009D1599"/>
    <w:rsid w:val="009D3B6C"/>
    <w:rsid w:val="009D506E"/>
    <w:rsid w:val="009D707E"/>
    <w:rsid w:val="009E0891"/>
    <w:rsid w:val="009E22F3"/>
    <w:rsid w:val="009E3199"/>
    <w:rsid w:val="009E36A7"/>
    <w:rsid w:val="009F2193"/>
    <w:rsid w:val="009F3FA1"/>
    <w:rsid w:val="00A002CA"/>
    <w:rsid w:val="00A02B65"/>
    <w:rsid w:val="00A0794E"/>
    <w:rsid w:val="00A110F8"/>
    <w:rsid w:val="00A11D2C"/>
    <w:rsid w:val="00A1527F"/>
    <w:rsid w:val="00A22712"/>
    <w:rsid w:val="00A2431A"/>
    <w:rsid w:val="00A26E72"/>
    <w:rsid w:val="00A33E0C"/>
    <w:rsid w:val="00A36631"/>
    <w:rsid w:val="00A43267"/>
    <w:rsid w:val="00A47E4B"/>
    <w:rsid w:val="00A5631B"/>
    <w:rsid w:val="00A6499A"/>
    <w:rsid w:val="00A67D23"/>
    <w:rsid w:val="00A75437"/>
    <w:rsid w:val="00A81F2B"/>
    <w:rsid w:val="00A8321C"/>
    <w:rsid w:val="00A85A0A"/>
    <w:rsid w:val="00A85D4B"/>
    <w:rsid w:val="00A9408D"/>
    <w:rsid w:val="00A95CEF"/>
    <w:rsid w:val="00A96A6B"/>
    <w:rsid w:val="00AA1E05"/>
    <w:rsid w:val="00AA2241"/>
    <w:rsid w:val="00AA518E"/>
    <w:rsid w:val="00AA5E51"/>
    <w:rsid w:val="00AA7199"/>
    <w:rsid w:val="00AA7B58"/>
    <w:rsid w:val="00AB1630"/>
    <w:rsid w:val="00AB79A1"/>
    <w:rsid w:val="00AC55FC"/>
    <w:rsid w:val="00AD139D"/>
    <w:rsid w:val="00AD3406"/>
    <w:rsid w:val="00AE4BA8"/>
    <w:rsid w:val="00AF087E"/>
    <w:rsid w:val="00AF2045"/>
    <w:rsid w:val="00AF4136"/>
    <w:rsid w:val="00AF460C"/>
    <w:rsid w:val="00AF591E"/>
    <w:rsid w:val="00B02A74"/>
    <w:rsid w:val="00B02E21"/>
    <w:rsid w:val="00B10144"/>
    <w:rsid w:val="00B10CDC"/>
    <w:rsid w:val="00B11D97"/>
    <w:rsid w:val="00B128C2"/>
    <w:rsid w:val="00B13C8C"/>
    <w:rsid w:val="00B14E83"/>
    <w:rsid w:val="00B16482"/>
    <w:rsid w:val="00B21B28"/>
    <w:rsid w:val="00B25898"/>
    <w:rsid w:val="00B25EF2"/>
    <w:rsid w:val="00B2646B"/>
    <w:rsid w:val="00B40B51"/>
    <w:rsid w:val="00B410F6"/>
    <w:rsid w:val="00B43E42"/>
    <w:rsid w:val="00B45EA8"/>
    <w:rsid w:val="00B47E56"/>
    <w:rsid w:val="00B51799"/>
    <w:rsid w:val="00B61842"/>
    <w:rsid w:val="00B71C06"/>
    <w:rsid w:val="00B7287E"/>
    <w:rsid w:val="00B73C43"/>
    <w:rsid w:val="00B81384"/>
    <w:rsid w:val="00B818CB"/>
    <w:rsid w:val="00B8264E"/>
    <w:rsid w:val="00B90098"/>
    <w:rsid w:val="00B94C23"/>
    <w:rsid w:val="00BA52EA"/>
    <w:rsid w:val="00BA711C"/>
    <w:rsid w:val="00BB1F53"/>
    <w:rsid w:val="00BC19EE"/>
    <w:rsid w:val="00BD65A7"/>
    <w:rsid w:val="00BE6652"/>
    <w:rsid w:val="00BF1359"/>
    <w:rsid w:val="00BF1FEE"/>
    <w:rsid w:val="00BF5A63"/>
    <w:rsid w:val="00BF6284"/>
    <w:rsid w:val="00BF68EA"/>
    <w:rsid w:val="00BF6FBE"/>
    <w:rsid w:val="00C07A54"/>
    <w:rsid w:val="00C07CAC"/>
    <w:rsid w:val="00C07D56"/>
    <w:rsid w:val="00C10405"/>
    <w:rsid w:val="00C14A72"/>
    <w:rsid w:val="00C17438"/>
    <w:rsid w:val="00C2445E"/>
    <w:rsid w:val="00C26A19"/>
    <w:rsid w:val="00C31120"/>
    <w:rsid w:val="00C32AE7"/>
    <w:rsid w:val="00C35B18"/>
    <w:rsid w:val="00C5106D"/>
    <w:rsid w:val="00C527AE"/>
    <w:rsid w:val="00C579F2"/>
    <w:rsid w:val="00C61CA8"/>
    <w:rsid w:val="00C63A60"/>
    <w:rsid w:val="00C65C5E"/>
    <w:rsid w:val="00C663DD"/>
    <w:rsid w:val="00C7454B"/>
    <w:rsid w:val="00C81B75"/>
    <w:rsid w:val="00C82B46"/>
    <w:rsid w:val="00C90166"/>
    <w:rsid w:val="00C9465B"/>
    <w:rsid w:val="00C94C4B"/>
    <w:rsid w:val="00C95214"/>
    <w:rsid w:val="00C95C91"/>
    <w:rsid w:val="00C95EE8"/>
    <w:rsid w:val="00CA7134"/>
    <w:rsid w:val="00CB4E2D"/>
    <w:rsid w:val="00CB6B9C"/>
    <w:rsid w:val="00CC076C"/>
    <w:rsid w:val="00CC25C7"/>
    <w:rsid w:val="00CC2D3F"/>
    <w:rsid w:val="00CC574F"/>
    <w:rsid w:val="00CC617A"/>
    <w:rsid w:val="00CC7E03"/>
    <w:rsid w:val="00CD29C5"/>
    <w:rsid w:val="00CD2BC3"/>
    <w:rsid w:val="00CD3124"/>
    <w:rsid w:val="00CD41D1"/>
    <w:rsid w:val="00CD6E3A"/>
    <w:rsid w:val="00CE269A"/>
    <w:rsid w:val="00CE2F3B"/>
    <w:rsid w:val="00D06DFB"/>
    <w:rsid w:val="00D07CDC"/>
    <w:rsid w:val="00D133D2"/>
    <w:rsid w:val="00D14F15"/>
    <w:rsid w:val="00D20935"/>
    <w:rsid w:val="00D20D83"/>
    <w:rsid w:val="00D218A3"/>
    <w:rsid w:val="00D23839"/>
    <w:rsid w:val="00D26B3E"/>
    <w:rsid w:val="00D26D59"/>
    <w:rsid w:val="00D27F2C"/>
    <w:rsid w:val="00D34166"/>
    <w:rsid w:val="00D357DC"/>
    <w:rsid w:val="00D36544"/>
    <w:rsid w:val="00D374D6"/>
    <w:rsid w:val="00D37650"/>
    <w:rsid w:val="00D40FF0"/>
    <w:rsid w:val="00D47082"/>
    <w:rsid w:val="00D548C5"/>
    <w:rsid w:val="00D55195"/>
    <w:rsid w:val="00D76C14"/>
    <w:rsid w:val="00D85B34"/>
    <w:rsid w:val="00D85C81"/>
    <w:rsid w:val="00D93286"/>
    <w:rsid w:val="00D93D24"/>
    <w:rsid w:val="00D962BA"/>
    <w:rsid w:val="00DA3673"/>
    <w:rsid w:val="00DA3EC8"/>
    <w:rsid w:val="00DA5E96"/>
    <w:rsid w:val="00DA65DF"/>
    <w:rsid w:val="00DA6F81"/>
    <w:rsid w:val="00DB0001"/>
    <w:rsid w:val="00DB1CDF"/>
    <w:rsid w:val="00DB4488"/>
    <w:rsid w:val="00DB4E16"/>
    <w:rsid w:val="00DB6849"/>
    <w:rsid w:val="00DC0E7A"/>
    <w:rsid w:val="00DC5A67"/>
    <w:rsid w:val="00DD6CE9"/>
    <w:rsid w:val="00DE198F"/>
    <w:rsid w:val="00DE2345"/>
    <w:rsid w:val="00DE4AD3"/>
    <w:rsid w:val="00DE6336"/>
    <w:rsid w:val="00DE720A"/>
    <w:rsid w:val="00DE75EE"/>
    <w:rsid w:val="00DF0CC0"/>
    <w:rsid w:val="00DF304F"/>
    <w:rsid w:val="00DF4FEB"/>
    <w:rsid w:val="00DF51FB"/>
    <w:rsid w:val="00E0279F"/>
    <w:rsid w:val="00E07FA7"/>
    <w:rsid w:val="00E10D1E"/>
    <w:rsid w:val="00E11481"/>
    <w:rsid w:val="00E12825"/>
    <w:rsid w:val="00E13681"/>
    <w:rsid w:val="00E16CCE"/>
    <w:rsid w:val="00E21CC4"/>
    <w:rsid w:val="00E2560E"/>
    <w:rsid w:val="00E30E23"/>
    <w:rsid w:val="00E345AB"/>
    <w:rsid w:val="00E34F9D"/>
    <w:rsid w:val="00E4528A"/>
    <w:rsid w:val="00E51448"/>
    <w:rsid w:val="00E521B3"/>
    <w:rsid w:val="00E53A3B"/>
    <w:rsid w:val="00E544FA"/>
    <w:rsid w:val="00E568C4"/>
    <w:rsid w:val="00E61DF1"/>
    <w:rsid w:val="00E62739"/>
    <w:rsid w:val="00E65497"/>
    <w:rsid w:val="00E666FA"/>
    <w:rsid w:val="00E67C4B"/>
    <w:rsid w:val="00E70057"/>
    <w:rsid w:val="00E71F03"/>
    <w:rsid w:val="00E73A98"/>
    <w:rsid w:val="00E77C28"/>
    <w:rsid w:val="00E80876"/>
    <w:rsid w:val="00E8287B"/>
    <w:rsid w:val="00E877A3"/>
    <w:rsid w:val="00E91D91"/>
    <w:rsid w:val="00EA201B"/>
    <w:rsid w:val="00EB03DA"/>
    <w:rsid w:val="00EB1EBB"/>
    <w:rsid w:val="00EB62FB"/>
    <w:rsid w:val="00EB751D"/>
    <w:rsid w:val="00EC07A5"/>
    <w:rsid w:val="00EC5E80"/>
    <w:rsid w:val="00EC6C9A"/>
    <w:rsid w:val="00ED60DF"/>
    <w:rsid w:val="00ED6A0F"/>
    <w:rsid w:val="00ED6E2E"/>
    <w:rsid w:val="00ED7595"/>
    <w:rsid w:val="00ED7636"/>
    <w:rsid w:val="00EE0955"/>
    <w:rsid w:val="00EE37A5"/>
    <w:rsid w:val="00EF0EAA"/>
    <w:rsid w:val="00EF2223"/>
    <w:rsid w:val="00EF29B6"/>
    <w:rsid w:val="00EF53DD"/>
    <w:rsid w:val="00EF689D"/>
    <w:rsid w:val="00F007B1"/>
    <w:rsid w:val="00F02A4F"/>
    <w:rsid w:val="00F04864"/>
    <w:rsid w:val="00F04E71"/>
    <w:rsid w:val="00F061AE"/>
    <w:rsid w:val="00F11645"/>
    <w:rsid w:val="00F129AE"/>
    <w:rsid w:val="00F15413"/>
    <w:rsid w:val="00F15F89"/>
    <w:rsid w:val="00F20B39"/>
    <w:rsid w:val="00F27A8D"/>
    <w:rsid w:val="00F364E2"/>
    <w:rsid w:val="00F407A1"/>
    <w:rsid w:val="00F4381A"/>
    <w:rsid w:val="00F438B7"/>
    <w:rsid w:val="00F44034"/>
    <w:rsid w:val="00F462CF"/>
    <w:rsid w:val="00F4702E"/>
    <w:rsid w:val="00F5609F"/>
    <w:rsid w:val="00F56ECD"/>
    <w:rsid w:val="00F653A1"/>
    <w:rsid w:val="00F6778F"/>
    <w:rsid w:val="00F7745E"/>
    <w:rsid w:val="00F83AE1"/>
    <w:rsid w:val="00F84124"/>
    <w:rsid w:val="00F86258"/>
    <w:rsid w:val="00F86B22"/>
    <w:rsid w:val="00F86D6E"/>
    <w:rsid w:val="00F86FF1"/>
    <w:rsid w:val="00FA0B0F"/>
    <w:rsid w:val="00FA2603"/>
    <w:rsid w:val="00FB4FE2"/>
    <w:rsid w:val="00FB704C"/>
    <w:rsid w:val="00FC4610"/>
    <w:rsid w:val="00FD4274"/>
    <w:rsid w:val="00FE648A"/>
    <w:rsid w:val="00FF349B"/>
    <w:rsid w:val="00FF4357"/>
    <w:rsid w:val="05933A0D"/>
    <w:rsid w:val="0A0F65BD"/>
    <w:rsid w:val="0B7E464B"/>
    <w:rsid w:val="0E401C73"/>
    <w:rsid w:val="19D350A8"/>
    <w:rsid w:val="1F098253"/>
    <w:rsid w:val="2B2D8E26"/>
    <w:rsid w:val="3D88BEAF"/>
    <w:rsid w:val="40CB2A26"/>
    <w:rsid w:val="45DA5C88"/>
    <w:rsid w:val="4E182D6B"/>
    <w:rsid w:val="4F26B57C"/>
    <w:rsid w:val="5E5A9A1B"/>
    <w:rsid w:val="61A14EBF"/>
    <w:rsid w:val="7331019A"/>
    <w:rsid w:val="7DA1508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6C8D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832A5"/>
    <w:pPr>
      <w:spacing w:after="0" w:line="360" w:lineRule="auto"/>
      <w:jc w:val="both"/>
    </w:pPr>
    <w:rPr>
      <w:rFonts w:ascii="Times New Roman" w:hAnsi="Times New Roman"/>
      <w:sz w:val="24"/>
    </w:rPr>
  </w:style>
  <w:style w:type="paragraph" w:styleId="Ttulo1">
    <w:name w:val="heading 1"/>
    <w:aliases w:val="Nivel 1 IEEE"/>
    <w:basedOn w:val="Normal"/>
    <w:next w:val="Normal"/>
    <w:link w:val="Ttulo1Car"/>
    <w:uiPriority w:val="9"/>
    <w:qFormat/>
    <w:rsid w:val="008534DC"/>
    <w:pPr>
      <w:keepNext/>
      <w:keepLines/>
      <w:jc w:val="center"/>
      <w:outlineLvl w:val="0"/>
    </w:pPr>
    <w:rPr>
      <w:rFonts w:eastAsiaTheme="majorEastAsia" w:cstheme="majorBidi"/>
      <w:caps/>
      <w:szCs w:val="32"/>
    </w:rPr>
  </w:style>
  <w:style w:type="paragraph" w:styleId="Ttulo2">
    <w:name w:val="heading 2"/>
    <w:aliases w:val="Nivel 2 IEEE"/>
    <w:basedOn w:val="Normal"/>
    <w:next w:val="Normal"/>
    <w:link w:val="Ttulo2Car"/>
    <w:uiPriority w:val="9"/>
    <w:unhideWhenUsed/>
    <w:qFormat/>
    <w:rsid w:val="00DF4FEB"/>
    <w:pPr>
      <w:keepNext/>
      <w:keepLines/>
      <w:jc w:val="left"/>
      <w:outlineLvl w:val="1"/>
    </w:pPr>
    <w:rPr>
      <w:rFonts w:eastAsiaTheme="majorEastAsia" w:cstheme="majorBidi"/>
      <w:i/>
      <w:szCs w:val="26"/>
    </w:rPr>
  </w:style>
  <w:style w:type="paragraph" w:styleId="Ttulo3">
    <w:name w:val="heading 3"/>
    <w:aliases w:val="Nivel 3 IEEE"/>
    <w:basedOn w:val="Normal"/>
    <w:next w:val="Normal"/>
    <w:link w:val="Ttulo3Car"/>
    <w:uiPriority w:val="9"/>
    <w:unhideWhenUsed/>
    <w:qFormat/>
    <w:rsid w:val="00EE37A5"/>
    <w:pPr>
      <w:keepNext/>
      <w:keepLines/>
      <w:ind w:left="284" w:firstLine="709"/>
      <w:jc w:val="left"/>
      <w:outlineLvl w:val="2"/>
    </w:pPr>
    <w:rPr>
      <w:rFonts w:eastAsiaTheme="majorEastAsia" w:cstheme="majorBidi"/>
      <w:i/>
      <w:szCs w:val="24"/>
    </w:rPr>
  </w:style>
  <w:style w:type="paragraph" w:styleId="Ttulo4">
    <w:name w:val="heading 4"/>
    <w:aliases w:val="Nivel 4 IEEE"/>
    <w:basedOn w:val="Normal"/>
    <w:next w:val="Normal"/>
    <w:link w:val="Ttulo4Car"/>
    <w:uiPriority w:val="9"/>
    <w:unhideWhenUsed/>
    <w:qFormat/>
    <w:rsid w:val="0015168D"/>
    <w:pPr>
      <w:keepNext/>
      <w:keepLines/>
      <w:ind w:left="567"/>
      <w:jc w:val="left"/>
      <w:outlineLvl w:val="3"/>
    </w:pPr>
    <w:rPr>
      <w:rFonts w:eastAsiaTheme="majorEastAsia" w:cstheme="majorBidi"/>
      <w:i/>
      <w:iCs/>
    </w:rPr>
  </w:style>
  <w:style w:type="paragraph" w:styleId="Ttulo5">
    <w:name w:val="heading 5"/>
    <w:basedOn w:val="Normal"/>
    <w:next w:val="Normal"/>
    <w:link w:val="Ttulo5Car"/>
    <w:uiPriority w:val="9"/>
    <w:semiHidden/>
    <w:unhideWhenUsed/>
    <w:rsid w:val="00077D9A"/>
    <w:pPr>
      <w:keepNext/>
      <w:keepLines/>
      <w:spacing w:before="40" w:line="240" w:lineRule="auto"/>
      <w:jc w:val="left"/>
      <w:outlineLvl w:val="4"/>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99"/>
    <w:unhideWhenUsed/>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IEEE Car"/>
    <w:basedOn w:val="Fuentedeprrafopredeter"/>
    <w:link w:val="Ttulo1"/>
    <w:uiPriority w:val="9"/>
    <w:rsid w:val="008534DC"/>
    <w:rPr>
      <w:rFonts w:ascii="Times New Roman" w:eastAsiaTheme="majorEastAsia" w:hAnsi="Times New Roman" w:cstheme="majorBidi"/>
      <w:caps/>
      <w:sz w:val="24"/>
      <w:szCs w:val="32"/>
    </w:rPr>
  </w:style>
  <w:style w:type="character" w:customStyle="1" w:styleId="Ttulo2Car">
    <w:name w:val="Título 2 Car"/>
    <w:aliases w:val="Nivel 2 IEEE Car"/>
    <w:basedOn w:val="Fuentedeprrafopredeter"/>
    <w:link w:val="Ttulo2"/>
    <w:uiPriority w:val="9"/>
    <w:rsid w:val="00E4528A"/>
    <w:rPr>
      <w:rFonts w:ascii="Times New Roman" w:eastAsiaTheme="majorEastAsia" w:hAnsi="Times New Roman" w:cstheme="majorBidi"/>
      <w:i/>
      <w:sz w:val="24"/>
      <w:szCs w:val="26"/>
    </w:rPr>
  </w:style>
  <w:style w:type="character" w:customStyle="1" w:styleId="Ttulo3Car">
    <w:name w:val="Título 3 Car"/>
    <w:aliases w:val="Nivel 3 IEEE Car"/>
    <w:basedOn w:val="Fuentedeprrafopredeter"/>
    <w:link w:val="Ttulo3"/>
    <w:uiPriority w:val="9"/>
    <w:rsid w:val="00E73A98"/>
    <w:rPr>
      <w:rFonts w:ascii="Times New Roman" w:eastAsiaTheme="majorEastAsia" w:hAnsi="Times New Roman" w:cstheme="majorBidi"/>
      <w:i/>
      <w:sz w:val="24"/>
      <w:szCs w:val="24"/>
    </w:rPr>
  </w:style>
  <w:style w:type="character" w:customStyle="1" w:styleId="Ttulo4Car">
    <w:name w:val="Título 4 Car"/>
    <w:aliases w:val="Nivel 4 IEEE Car"/>
    <w:basedOn w:val="Fuentedeprrafopredeter"/>
    <w:link w:val="Ttulo4"/>
    <w:uiPriority w:val="9"/>
    <w:rsid w:val="00E73A98"/>
    <w:rPr>
      <w:rFonts w:ascii="Times New Roman" w:eastAsiaTheme="majorEastAsia" w:hAnsi="Times New Roman" w:cstheme="majorBidi"/>
      <w:i/>
      <w:iCs/>
      <w:sz w:val="24"/>
    </w:rPr>
  </w:style>
  <w:style w:type="paragraph" w:styleId="TtuloTDC">
    <w:name w:val="TOC Heading"/>
    <w:basedOn w:val="Ttulo1"/>
    <w:next w:val="Normal"/>
    <w:uiPriority w:val="39"/>
    <w:unhideWhenUsed/>
    <w:qFormat/>
    <w:rsid w:val="000510CB"/>
    <w:pPr>
      <w:spacing w:after="240"/>
      <w:outlineLvl w:val="9"/>
    </w:pPr>
    <w:rPr>
      <w:lang w:eastAsia="es-CO"/>
    </w:rPr>
  </w:style>
  <w:style w:type="paragraph" w:styleId="TDC1">
    <w:name w:val="toc 1"/>
    <w:basedOn w:val="Normal"/>
    <w:next w:val="Normal"/>
    <w:autoRedefine/>
    <w:uiPriority w:val="39"/>
    <w:unhideWhenUsed/>
    <w:rsid w:val="00DB4E16"/>
    <w:pPr>
      <w:spacing w:before="240" w:after="240" w:line="240" w:lineRule="auto"/>
    </w:pPr>
  </w:style>
  <w:style w:type="paragraph" w:styleId="TDC2">
    <w:name w:val="toc 2"/>
    <w:basedOn w:val="Normal"/>
    <w:next w:val="Normal"/>
    <w:autoRedefine/>
    <w:uiPriority w:val="39"/>
    <w:unhideWhenUsed/>
    <w:rsid w:val="00DB4E16"/>
    <w:pPr>
      <w:spacing w:before="240" w:after="240" w:line="240" w:lineRule="auto"/>
      <w:ind w:left="238"/>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DB4E16"/>
    <w:pPr>
      <w:spacing w:before="240" w:after="240" w:line="240" w:lineRule="auto"/>
      <w:ind w:left="442"/>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3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510CB"/>
    <w:pPr>
      <w:spacing w:after="360" w:line="240" w:lineRule="auto"/>
      <w:jc w:val="center"/>
    </w:pPr>
    <w:rPr>
      <w:iCs/>
      <w:szCs w:val="18"/>
    </w:rPr>
  </w:style>
  <w:style w:type="paragraph" w:styleId="Tabladeilustraciones">
    <w:name w:val="table of figures"/>
    <w:basedOn w:val="Normal"/>
    <w:next w:val="Normal"/>
    <w:uiPriority w:val="99"/>
    <w:unhideWhenUsed/>
    <w:rsid w:val="00B47E56"/>
    <w:pPr>
      <w:spacing w:before="240" w:after="240" w:line="240" w:lineRule="auto"/>
    </w:pPr>
  </w:style>
  <w:style w:type="character" w:customStyle="1" w:styleId="Ttulo5Car">
    <w:name w:val="Título 5 Car"/>
    <w:basedOn w:val="Fuentedeprrafopredeter"/>
    <w:link w:val="Ttulo5"/>
    <w:uiPriority w:val="9"/>
    <w:semiHidden/>
    <w:rsid w:val="00077D9A"/>
    <w:rPr>
      <w:rFonts w:ascii="Times New Roman" w:eastAsiaTheme="majorEastAsia" w:hAnsi="Times New Roman" w:cstheme="majorBidi"/>
      <w:b/>
      <w:sz w:val="24"/>
    </w:rPr>
  </w:style>
  <w:style w:type="paragraph" w:styleId="Prrafodelista">
    <w:name w:val="List Paragraph"/>
    <w:basedOn w:val="Normal"/>
    <w:uiPriority w:val="34"/>
    <w:qFormat/>
    <w:rsid w:val="002F2386"/>
    <w:pPr>
      <w:contextualSpacing/>
    </w:pPr>
  </w:style>
  <w:style w:type="character" w:customStyle="1" w:styleId="Estilo10">
    <w:name w:val="Estilo10"/>
    <w:basedOn w:val="Fuentedeprrafopredeter"/>
    <w:uiPriority w:val="1"/>
    <w:rsid w:val="00A22712"/>
    <w:rPr>
      <w:rFonts w:ascii="Times New Roman" w:hAnsi="Times New Roman"/>
      <w:sz w:val="20"/>
    </w:rPr>
  </w:style>
  <w:style w:type="paragraph" w:styleId="TDC4">
    <w:name w:val="toc 4"/>
    <w:basedOn w:val="Normal"/>
    <w:next w:val="Normal"/>
    <w:autoRedefine/>
    <w:uiPriority w:val="39"/>
    <w:unhideWhenUsed/>
    <w:rsid w:val="00DB4E16"/>
    <w:pPr>
      <w:spacing w:before="240" w:after="240" w:line="240" w:lineRule="auto"/>
      <w:ind w:left="720"/>
    </w:pPr>
  </w:style>
  <w:style w:type="paragraph" w:styleId="Textonotapie">
    <w:name w:val="footnote text"/>
    <w:basedOn w:val="Normal"/>
    <w:link w:val="TextonotapieCar"/>
    <w:uiPriority w:val="99"/>
    <w:semiHidden/>
    <w:unhideWhenUsed/>
    <w:rsid w:val="00F6778F"/>
    <w:pPr>
      <w:spacing w:line="240" w:lineRule="auto"/>
    </w:pPr>
    <w:rPr>
      <w:sz w:val="20"/>
      <w:szCs w:val="20"/>
    </w:rPr>
  </w:style>
  <w:style w:type="character" w:customStyle="1" w:styleId="TextonotapieCar">
    <w:name w:val="Texto nota pie Car"/>
    <w:basedOn w:val="Fuentedeprrafopredeter"/>
    <w:link w:val="Textonotapie"/>
    <w:uiPriority w:val="99"/>
    <w:semiHidden/>
    <w:rsid w:val="00F6778F"/>
    <w:rPr>
      <w:rFonts w:ascii="Times New Roman" w:hAnsi="Times New Roman"/>
      <w:sz w:val="20"/>
      <w:szCs w:val="20"/>
    </w:rPr>
  </w:style>
  <w:style w:type="character" w:styleId="Refdenotaalpie">
    <w:name w:val="footnote reference"/>
    <w:basedOn w:val="Fuentedeprrafopredeter"/>
    <w:uiPriority w:val="99"/>
    <w:semiHidden/>
    <w:unhideWhenUsed/>
    <w:rsid w:val="00F6778F"/>
    <w:rPr>
      <w:vertAlign w:val="superscript"/>
    </w:rPr>
  </w:style>
  <w:style w:type="character" w:styleId="Refdenotaalfinal">
    <w:name w:val="endnote reference"/>
    <w:basedOn w:val="Fuentedeprrafopredeter"/>
    <w:uiPriority w:val="99"/>
    <w:semiHidden/>
    <w:unhideWhenUsed/>
    <w:rsid w:val="00627DD6"/>
    <w:rPr>
      <w:vertAlign w:val="superscript"/>
    </w:rPr>
  </w:style>
  <w:style w:type="paragraph" w:customStyle="1" w:styleId="Cita40">
    <w:name w:val="Cita+40"/>
    <w:basedOn w:val="Normal"/>
    <w:link w:val="Cita40Car"/>
    <w:qFormat/>
    <w:rsid w:val="00BB1F53"/>
    <w:pPr>
      <w:ind w:left="709"/>
    </w:pPr>
    <w:rPr>
      <w:rFonts w:cs="Times New Roman"/>
      <w:szCs w:val="24"/>
    </w:rPr>
  </w:style>
  <w:style w:type="character" w:customStyle="1" w:styleId="Cita40Car">
    <w:name w:val="Cita+40 Car"/>
    <w:basedOn w:val="Fuentedeprrafopredeter"/>
    <w:link w:val="Cita40"/>
    <w:rsid w:val="00BB1F53"/>
    <w:rPr>
      <w:rFonts w:ascii="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B02A74"/>
    <w:rPr>
      <w:color w:val="605E5C"/>
      <w:shd w:val="clear" w:color="auto" w:fill="E1DFDD"/>
    </w:rPr>
  </w:style>
  <w:style w:type="paragraph" w:customStyle="1" w:styleId="PrrIEEE">
    <w:name w:val="Párr.IEEE"/>
    <w:basedOn w:val="Normal"/>
    <w:link w:val="PrrIEEECar"/>
    <w:qFormat/>
    <w:rsid w:val="00CD6E3A"/>
    <w:pPr>
      <w:ind w:firstLine="680"/>
    </w:pPr>
    <w:rPr>
      <w:rFonts w:cs="Times New Roman"/>
      <w:szCs w:val="24"/>
    </w:rPr>
  </w:style>
  <w:style w:type="character" w:customStyle="1" w:styleId="PrrIEEECar">
    <w:name w:val="Párr.IEEE Car"/>
    <w:basedOn w:val="Fuentedeprrafopredeter"/>
    <w:link w:val="PrrIEEE"/>
    <w:rsid w:val="00CD6E3A"/>
    <w:rPr>
      <w:rFonts w:ascii="Times New Roman" w:hAnsi="Times New Roman" w:cs="Times New Roman"/>
      <w:sz w:val="24"/>
      <w:szCs w:val="24"/>
    </w:rPr>
  </w:style>
  <w:style w:type="paragraph" w:customStyle="1" w:styleId="PrrAPA">
    <w:name w:val="Párr.APA"/>
    <w:basedOn w:val="Descripcin"/>
    <w:link w:val="PrrAPACar"/>
    <w:qFormat/>
    <w:rsid w:val="0025436A"/>
    <w:pPr>
      <w:spacing w:after="0" w:line="360" w:lineRule="auto"/>
      <w:ind w:firstLine="709"/>
      <w:jc w:val="both"/>
    </w:pPr>
  </w:style>
  <w:style w:type="character" w:customStyle="1" w:styleId="PrrAPACar">
    <w:name w:val="Párr.APA Car"/>
    <w:basedOn w:val="Fuentedeprrafopredeter"/>
    <w:link w:val="PrrAPA"/>
    <w:rsid w:val="0025436A"/>
    <w:rPr>
      <w:rFonts w:ascii="Times New Roman" w:hAnsi="Times New Roman"/>
      <w:iCs/>
      <w:sz w:val="24"/>
      <w:szCs w:val="18"/>
    </w:rPr>
  </w:style>
  <w:style w:type="paragraph" w:customStyle="1" w:styleId="Normal1">
    <w:name w:val="Normal1"/>
    <w:basedOn w:val="Normal"/>
    <w:link w:val="normalCar"/>
    <w:rsid w:val="0096617C"/>
    <w:pPr>
      <w:spacing w:after="160" w:line="259" w:lineRule="auto"/>
      <w:jc w:val="left"/>
    </w:pPr>
  </w:style>
  <w:style w:type="character" w:customStyle="1" w:styleId="normalCar">
    <w:name w:val="normal Car"/>
    <w:basedOn w:val="Fuentedeprrafopredeter"/>
    <w:link w:val="Normal1"/>
    <w:rsid w:val="0096617C"/>
    <w:rPr>
      <w:rFonts w:ascii="Times New Roman" w:hAnsi="Times New Roman"/>
      <w:sz w:val="24"/>
    </w:rPr>
  </w:style>
  <w:style w:type="paragraph" w:styleId="TDC5">
    <w:name w:val="toc 5"/>
    <w:basedOn w:val="Normal"/>
    <w:next w:val="Normal"/>
    <w:autoRedefine/>
    <w:uiPriority w:val="39"/>
    <w:semiHidden/>
    <w:unhideWhenUsed/>
    <w:rsid w:val="00DB4E16"/>
    <w:pPr>
      <w:spacing w:before="240" w:after="240" w:line="240" w:lineRule="auto"/>
      <w:ind w:left="958"/>
    </w:pPr>
  </w:style>
  <w:style w:type="table" w:customStyle="1" w:styleId="IEEE">
    <w:name w:val="IEEE"/>
    <w:basedOn w:val="Tablanormal"/>
    <w:uiPriority w:val="99"/>
    <w:rsid w:val="00E65497"/>
    <w:pPr>
      <w:spacing w:after="0" w:line="240" w:lineRule="auto"/>
    </w:pPr>
    <w:rPr>
      <w:rFonts w:ascii="Times New Roman" w:hAnsi="Times New Roman"/>
      <w:sz w:val="24"/>
    </w:rPr>
    <w:tblPr>
      <w:tblBorders>
        <w:top w:val="single" w:sz="4" w:space="0" w:color="auto"/>
        <w:bottom w:val="single" w:sz="4" w:space="0" w:color="auto"/>
        <w:insideH w:val="single" w:sz="4" w:space="0" w:color="auto"/>
      </w:tblBorders>
    </w:tblPr>
  </w:style>
  <w:style w:type="paragraph" w:styleId="Bibliografa">
    <w:name w:val="Bibliography"/>
    <w:basedOn w:val="Normal"/>
    <w:next w:val="Normal"/>
    <w:uiPriority w:val="37"/>
    <w:unhideWhenUsed/>
    <w:rsid w:val="00026560"/>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9822843">
      <w:bodyDiv w:val="1"/>
      <w:marLeft w:val="0"/>
      <w:marRight w:val="0"/>
      <w:marTop w:val="0"/>
      <w:marBottom w:val="0"/>
      <w:divBdr>
        <w:top w:val="none" w:sz="0" w:space="0" w:color="auto"/>
        <w:left w:val="none" w:sz="0" w:space="0" w:color="auto"/>
        <w:bottom w:val="none" w:sz="0" w:space="0" w:color="auto"/>
        <w:right w:val="none" w:sz="0" w:space="0" w:color="auto"/>
      </w:divBdr>
    </w:div>
    <w:div w:id="15083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rosario.edu.co/CRAI/inicio/" TargetMode="External"/><Relationship Id="rId18" Type="http://schemas.openxmlformats.org/officeDocument/2006/relationships/hyperlink" Target="https://www.redib.org/"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dialnet.unirioja.es/" TargetMode="External"/><Relationship Id="rId2" Type="http://schemas.openxmlformats.org/officeDocument/2006/relationships/customXml" Target="../customXml/item2.xml"/><Relationship Id="rId16" Type="http://schemas.openxmlformats.org/officeDocument/2006/relationships/hyperlink" Target="https://www.redalyc.org/" TargetMode="External"/><Relationship Id="rId20" Type="http://schemas.openxmlformats.org/officeDocument/2006/relationships/image" Target="media/image2.g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scielo.org/es/"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orldwidescience.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cholar.google.es/schhp?hl=es"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E6964A60BD1F7C43B44040B1BABABB4D" ma:contentTypeVersion="16" ma:contentTypeDescription="Crear nuevo documento." ma:contentTypeScope="" ma:versionID="14098f1ebc169fcdad5cd75ec3e9a827">
  <xsd:schema xmlns:xsd="http://www.w3.org/2001/XMLSchema" xmlns:xs="http://www.w3.org/2001/XMLSchema" xmlns:p="http://schemas.microsoft.com/office/2006/metadata/properties" xmlns:ns3="b66b3c07-0f57-4a5e-b985-f0522ac75f6c" xmlns:ns4="2d0c0705-f19f-4b55-9a2b-98836fddfaef" targetNamespace="http://schemas.microsoft.com/office/2006/metadata/properties" ma:root="true" ma:fieldsID="915340930b8a4d11f83b02ce1ea31ea3" ns3:_="" ns4:_="">
    <xsd:import namespace="b66b3c07-0f57-4a5e-b985-f0522ac75f6c"/>
    <xsd:import namespace="2d0c0705-f19f-4b55-9a2b-98836fddfaef"/>
    <xsd:element name="properties">
      <xsd:complexType>
        <xsd:sequence>
          <xsd:element name="documentManagement">
            <xsd:complexType>
              <xsd:all>
                <xsd:element ref="ns3:SharedWithUsers" minOccurs="0"/>
                <xsd:element ref="ns3:SharingHintHash" minOccurs="0"/>
                <xsd:element ref="ns3:SharedWithDetails" minOccurs="0"/>
                <xsd:element ref="ns3:LastSharedByTime" minOccurs="0"/>
                <xsd:element ref="ns3:LastSharedByUser"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EventHashCode" minOccurs="0"/>
                <xsd:element ref="ns4:MediaServiceGenerationTime"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6b3c07-0f57-4a5e-b985-f0522ac75f6c"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Hash de la sugerencia para compartir" ma:internalName="SharingHintHash" ma:readOnly="true">
      <xsd:simpleType>
        <xsd:restriction base="dms:Text"/>
      </xsd:simpleType>
    </xsd:element>
    <xsd:element name="SharedWithDetails" ma:index="10" nillable="true" ma:displayName="Detalles de uso compartido" ma:description="" ma:internalName="SharedWithDetails" ma:readOnly="true">
      <xsd:simpleType>
        <xsd:restriction base="dms:Note">
          <xsd:maxLength value="255"/>
        </xsd:restriction>
      </xsd:simpleType>
    </xsd:element>
    <xsd:element name="LastSharedByTime" ma:index="11" nillable="true" ma:displayName="Última vez que se compartió por hora" ma:internalName="LastSharedByTime" ma:readOnly="true">
      <xsd:simpleType>
        <xsd:restriction base="dms:DateTime"/>
      </xsd:simpleType>
    </xsd:element>
    <xsd:element name="LastSharedByUser" ma:index="12" nillable="true" ma:displayName="Última vez que se compartió por usuario"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0c0705-f19f-4b55-9a2b-98836fddfaef"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D5EE0-689B-4431-9849-48E5F0A3403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AA84BF6-7E90-415D-91CF-D6466712C8AC}">
  <ds:schemaRefs>
    <ds:schemaRef ds:uri="http://schemas.microsoft.com/sharepoint/v3/contenttype/forms"/>
  </ds:schemaRefs>
</ds:datastoreItem>
</file>

<file path=customXml/itemProps3.xml><?xml version="1.0" encoding="utf-8"?>
<ds:datastoreItem xmlns:ds="http://schemas.openxmlformats.org/officeDocument/2006/customXml" ds:itemID="{16D23705-E085-4E45-B28C-026D3166C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6b3c07-0f57-4a5e-b985-f0522ac75f6c"/>
    <ds:schemaRef ds:uri="2d0c0705-f19f-4b55-9a2b-98836fddfa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5F63096-5A18-4231-B9EC-B54C7AF82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110</Words>
  <Characters>11607</Characters>
  <Application>Microsoft Office Word</Application>
  <DocSecurity>0</DocSecurity>
  <Lines>96</Lines>
  <Paragraphs>27</Paragraphs>
  <ScaleCrop>false</ScaleCrop>
  <Company/>
  <LinksUpToDate>false</LinksUpToDate>
  <CharactersWithSpaces>1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dcterms:created xsi:type="dcterms:W3CDTF">2023-12-01T21:52:00Z</dcterms:created>
  <dcterms:modified xsi:type="dcterms:W3CDTF">2023-12-1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3dHqEQs"/&gt;&lt;style id="http://www.zotero.org/styles/ieee" locale="es-MX"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E6964A60BD1F7C43B44040B1BABABB4D</vt:lpwstr>
  </property>
</Properties>
</file>